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27DA7" w:rsidRDefault="00C27DA7" w:rsidP="00C27DA7">
      <w:r>
        <w:t xml:space="preserve">“Channel shift – </w:t>
      </w:r>
      <w:r w:rsidR="003A7EE3" w:rsidRPr="003A7EE3">
        <w:t>using data analysis to improve service delivery at the City of Edinburgh Council</w:t>
      </w:r>
      <w:r>
        <w:t>”</w:t>
      </w:r>
    </w:p>
    <w:p w:rsidR="00E84F90" w:rsidRDefault="00E84F90" w:rsidP="00C27DA7"/>
    <w:sdt>
      <w:sdtPr>
        <w:rPr>
          <w:rFonts w:asciiTheme="minorHAnsi" w:eastAsiaTheme="minorHAnsi" w:hAnsiTheme="minorHAnsi" w:cstheme="minorBidi"/>
          <w:b w:val="0"/>
          <w:bCs w:val="0"/>
          <w:color w:val="auto"/>
          <w:sz w:val="22"/>
          <w:szCs w:val="22"/>
          <w:lang w:val="en-GB" w:eastAsia="en-US"/>
        </w:rPr>
        <w:id w:val="-716122474"/>
        <w:docPartObj>
          <w:docPartGallery w:val="Table of Contents"/>
          <w:docPartUnique/>
        </w:docPartObj>
      </w:sdtPr>
      <w:sdtEndPr>
        <w:rPr>
          <w:noProof/>
        </w:rPr>
      </w:sdtEndPr>
      <w:sdtContent>
        <w:p w:rsidR="00E84F90" w:rsidRDefault="00E84F90">
          <w:pPr>
            <w:pStyle w:val="TOCHeading"/>
          </w:pPr>
          <w:r>
            <w:t>Table of Contents</w:t>
          </w:r>
        </w:p>
        <w:p w:rsidR="009F5047" w:rsidRDefault="00E84F90">
          <w:pPr>
            <w:pStyle w:val="TOC1"/>
            <w:tabs>
              <w:tab w:val="left" w:pos="440"/>
              <w:tab w:val="right" w:leader="dot" w:pos="9062"/>
            </w:tabs>
            <w:rPr>
              <w:rFonts w:eastAsiaTheme="minorEastAsia"/>
              <w:noProof/>
              <w:lang w:eastAsia="en-GB"/>
            </w:rPr>
          </w:pPr>
          <w:r>
            <w:fldChar w:fldCharType="begin"/>
          </w:r>
          <w:r>
            <w:instrText xml:space="preserve"> TOC \o "1-3" \h \z \u </w:instrText>
          </w:r>
          <w:r>
            <w:fldChar w:fldCharType="separate"/>
          </w:r>
          <w:hyperlink w:anchor="_Toc425843526" w:history="1">
            <w:r w:rsidR="009F5047" w:rsidRPr="00DB49F1">
              <w:rPr>
                <w:rStyle w:val="Hyperlink"/>
                <w:noProof/>
              </w:rPr>
              <w:t>1</w:t>
            </w:r>
            <w:r w:rsidR="009F5047">
              <w:rPr>
                <w:rFonts w:eastAsiaTheme="minorEastAsia"/>
                <w:noProof/>
                <w:lang w:eastAsia="en-GB"/>
              </w:rPr>
              <w:tab/>
            </w:r>
            <w:r w:rsidR="009F5047" w:rsidRPr="00DB49F1">
              <w:rPr>
                <w:rStyle w:val="Hyperlink"/>
                <w:noProof/>
              </w:rPr>
              <w:t>Introduction</w:t>
            </w:r>
            <w:r w:rsidR="009F5047">
              <w:rPr>
                <w:noProof/>
                <w:webHidden/>
              </w:rPr>
              <w:tab/>
            </w:r>
            <w:r w:rsidR="009F5047">
              <w:rPr>
                <w:noProof/>
                <w:webHidden/>
              </w:rPr>
              <w:fldChar w:fldCharType="begin"/>
            </w:r>
            <w:r w:rsidR="009F5047">
              <w:rPr>
                <w:noProof/>
                <w:webHidden/>
              </w:rPr>
              <w:instrText xml:space="preserve"> PAGEREF _Toc425843526 \h </w:instrText>
            </w:r>
            <w:r w:rsidR="009F5047">
              <w:rPr>
                <w:noProof/>
                <w:webHidden/>
              </w:rPr>
            </w:r>
            <w:r w:rsidR="009F5047">
              <w:rPr>
                <w:noProof/>
                <w:webHidden/>
              </w:rPr>
              <w:fldChar w:fldCharType="separate"/>
            </w:r>
            <w:r w:rsidR="009F5047">
              <w:rPr>
                <w:noProof/>
                <w:webHidden/>
              </w:rPr>
              <w:t>3</w:t>
            </w:r>
            <w:r w:rsidR="009F5047">
              <w:rPr>
                <w:noProof/>
                <w:webHidden/>
              </w:rPr>
              <w:fldChar w:fldCharType="end"/>
            </w:r>
          </w:hyperlink>
        </w:p>
        <w:p w:rsidR="009F5047" w:rsidRDefault="003A2F32">
          <w:pPr>
            <w:pStyle w:val="TOC2"/>
            <w:tabs>
              <w:tab w:val="left" w:pos="880"/>
              <w:tab w:val="right" w:leader="dot" w:pos="9062"/>
            </w:tabs>
            <w:rPr>
              <w:rFonts w:eastAsiaTheme="minorEastAsia"/>
              <w:noProof/>
              <w:lang w:eastAsia="en-GB"/>
            </w:rPr>
          </w:pPr>
          <w:hyperlink w:anchor="_Toc425843527" w:history="1">
            <w:r w:rsidR="009F5047" w:rsidRPr="00DB49F1">
              <w:rPr>
                <w:rStyle w:val="Hyperlink"/>
                <w:noProof/>
              </w:rPr>
              <w:t>1.1</w:t>
            </w:r>
            <w:r w:rsidR="009F5047">
              <w:rPr>
                <w:rFonts w:eastAsiaTheme="minorEastAsia"/>
                <w:noProof/>
                <w:lang w:eastAsia="en-GB"/>
              </w:rPr>
              <w:tab/>
            </w:r>
            <w:r w:rsidR="009F5047" w:rsidRPr="00DB49F1">
              <w:rPr>
                <w:rStyle w:val="Hyperlink"/>
                <w:noProof/>
              </w:rPr>
              <w:t>Context</w:t>
            </w:r>
            <w:r w:rsidR="009F5047">
              <w:rPr>
                <w:noProof/>
                <w:webHidden/>
              </w:rPr>
              <w:tab/>
            </w:r>
            <w:r w:rsidR="009F5047">
              <w:rPr>
                <w:noProof/>
                <w:webHidden/>
              </w:rPr>
              <w:fldChar w:fldCharType="begin"/>
            </w:r>
            <w:r w:rsidR="009F5047">
              <w:rPr>
                <w:noProof/>
                <w:webHidden/>
              </w:rPr>
              <w:instrText xml:space="preserve"> PAGEREF _Toc425843527 \h </w:instrText>
            </w:r>
            <w:r w:rsidR="009F5047">
              <w:rPr>
                <w:noProof/>
                <w:webHidden/>
              </w:rPr>
            </w:r>
            <w:r w:rsidR="009F5047">
              <w:rPr>
                <w:noProof/>
                <w:webHidden/>
              </w:rPr>
              <w:fldChar w:fldCharType="separate"/>
            </w:r>
            <w:r w:rsidR="009F5047">
              <w:rPr>
                <w:noProof/>
                <w:webHidden/>
              </w:rPr>
              <w:t>4</w:t>
            </w:r>
            <w:r w:rsidR="009F5047">
              <w:rPr>
                <w:noProof/>
                <w:webHidden/>
              </w:rPr>
              <w:fldChar w:fldCharType="end"/>
            </w:r>
          </w:hyperlink>
        </w:p>
        <w:p w:rsidR="009F5047" w:rsidRDefault="003A2F32">
          <w:pPr>
            <w:pStyle w:val="TOC2"/>
            <w:tabs>
              <w:tab w:val="left" w:pos="880"/>
              <w:tab w:val="right" w:leader="dot" w:pos="9062"/>
            </w:tabs>
            <w:rPr>
              <w:rFonts w:eastAsiaTheme="minorEastAsia"/>
              <w:noProof/>
              <w:lang w:eastAsia="en-GB"/>
            </w:rPr>
          </w:pPr>
          <w:hyperlink w:anchor="_Toc425843528" w:history="1">
            <w:r w:rsidR="009F5047" w:rsidRPr="00DB49F1">
              <w:rPr>
                <w:rStyle w:val="Hyperlink"/>
                <w:noProof/>
              </w:rPr>
              <w:t>1.2</w:t>
            </w:r>
            <w:r w:rsidR="009F5047">
              <w:rPr>
                <w:rFonts w:eastAsiaTheme="minorEastAsia"/>
                <w:noProof/>
                <w:lang w:eastAsia="en-GB"/>
              </w:rPr>
              <w:tab/>
            </w:r>
            <w:r w:rsidR="009F5047" w:rsidRPr="00DB49F1">
              <w:rPr>
                <w:rStyle w:val="Hyperlink"/>
                <w:noProof/>
              </w:rPr>
              <w:t>Objective of the project</w:t>
            </w:r>
            <w:r w:rsidR="009F5047">
              <w:rPr>
                <w:noProof/>
                <w:webHidden/>
              </w:rPr>
              <w:tab/>
            </w:r>
            <w:r w:rsidR="009F5047">
              <w:rPr>
                <w:noProof/>
                <w:webHidden/>
              </w:rPr>
              <w:fldChar w:fldCharType="begin"/>
            </w:r>
            <w:r w:rsidR="009F5047">
              <w:rPr>
                <w:noProof/>
                <w:webHidden/>
              </w:rPr>
              <w:instrText xml:space="preserve"> PAGEREF _Toc425843528 \h </w:instrText>
            </w:r>
            <w:r w:rsidR="009F5047">
              <w:rPr>
                <w:noProof/>
                <w:webHidden/>
              </w:rPr>
            </w:r>
            <w:r w:rsidR="009F5047">
              <w:rPr>
                <w:noProof/>
                <w:webHidden/>
              </w:rPr>
              <w:fldChar w:fldCharType="separate"/>
            </w:r>
            <w:r w:rsidR="009F5047">
              <w:rPr>
                <w:noProof/>
                <w:webHidden/>
              </w:rPr>
              <w:t>4</w:t>
            </w:r>
            <w:r w:rsidR="009F5047">
              <w:rPr>
                <w:noProof/>
                <w:webHidden/>
              </w:rPr>
              <w:fldChar w:fldCharType="end"/>
            </w:r>
          </w:hyperlink>
        </w:p>
        <w:p w:rsidR="009F5047" w:rsidRDefault="003A2F32">
          <w:pPr>
            <w:pStyle w:val="TOC2"/>
            <w:tabs>
              <w:tab w:val="left" w:pos="880"/>
              <w:tab w:val="right" w:leader="dot" w:pos="9062"/>
            </w:tabs>
            <w:rPr>
              <w:rFonts w:eastAsiaTheme="minorEastAsia"/>
              <w:noProof/>
              <w:lang w:eastAsia="en-GB"/>
            </w:rPr>
          </w:pPr>
          <w:hyperlink w:anchor="_Toc425843529" w:history="1">
            <w:r w:rsidR="009F5047" w:rsidRPr="00DB49F1">
              <w:rPr>
                <w:rStyle w:val="Hyperlink"/>
                <w:noProof/>
              </w:rPr>
              <w:t>1.3</w:t>
            </w:r>
            <w:r w:rsidR="009F5047">
              <w:rPr>
                <w:rFonts w:eastAsiaTheme="minorEastAsia"/>
                <w:noProof/>
                <w:lang w:eastAsia="en-GB"/>
              </w:rPr>
              <w:tab/>
            </w:r>
            <w:r w:rsidR="009F5047" w:rsidRPr="00DB49F1">
              <w:rPr>
                <w:rStyle w:val="Hyperlink"/>
                <w:noProof/>
              </w:rPr>
              <w:t>Thesis structure</w:t>
            </w:r>
            <w:r w:rsidR="009F5047">
              <w:rPr>
                <w:noProof/>
                <w:webHidden/>
              </w:rPr>
              <w:tab/>
            </w:r>
            <w:r w:rsidR="009F5047">
              <w:rPr>
                <w:noProof/>
                <w:webHidden/>
              </w:rPr>
              <w:fldChar w:fldCharType="begin"/>
            </w:r>
            <w:r w:rsidR="009F5047">
              <w:rPr>
                <w:noProof/>
                <w:webHidden/>
              </w:rPr>
              <w:instrText xml:space="preserve"> PAGEREF _Toc425843529 \h </w:instrText>
            </w:r>
            <w:r w:rsidR="009F5047">
              <w:rPr>
                <w:noProof/>
                <w:webHidden/>
              </w:rPr>
            </w:r>
            <w:r w:rsidR="009F5047">
              <w:rPr>
                <w:noProof/>
                <w:webHidden/>
              </w:rPr>
              <w:fldChar w:fldCharType="separate"/>
            </w:r>
            <w:r w:rsidR="009F5047">
              <w:rPr>
                <w:noProof/>
                <w:webHidden/>
              </w:rPr>
              <w:t>4</w:t>
            </w:r>
            <w:r w:rsidR="009F5047">
              <w:rPr>
                <w:noProof/>
                <w:webHidden/>
              </w:rPr>
              <w:fldChar w:fldCharType="end"/>
            </w:r>
          </w:hyperlink>
        </w:p>
        <w:p w:rsidR="009F5047" w:rsidRDefault="003A2F32">
          <w:pPr>
            <w:pStyle w:val="TOC1"/>
            <w:tabs>
              <w:tab w:val="left" w:pos="440"/>
              <w:tab w:val="right" w:leader="dot" w:pos="9062"/>
            </w:tabs>
            <w:rPr>
              <w:rFonts w:eastAsiaTheme="minorEastAsia"/>
              <w:noProof/>
              <w:lang w:eastAsia="en-GB"/>
            </w:rPr>
          </w:pPr>
          <w:hyperlink w:anchor="_Toc425843530" w:history="1">
            <w:r w:rsidR="009F5047" w:rsidRPr="00DB49F1">
              <w:rPr>
                <w:rStyle w:val="Hyperlink"/>
                <w:noProof/>
              </w:rPr>
              <w:t>2</w:t>
            </w:r>
            <w:r w:rsidR="009F5047">
              <w:rPr>
                <w:rFonts w:eastAsiaTheme="minorEastAsia"/>
                <w:noProof/>
                <w:lang w:eastAsia="en-GB"/>
              </w:rPr>
              <w:tab/>
            </w:r>
            <w:r w:rsidR="009F5047" w:rsidRPr="00DB49F1">
              <w:rPr>
                <w:rStyle w:val="Hyperlink"/>
                <w:noProof/>
              </w:rPr>
              <w:t>Background</w:t>
            </w:r>
            <w:r w:rsidR="009F5047">
              <w:rPr>
                <w:noProof/>
                <w:webHidden/>
              </w:rPr>
              <w:tab/>
            </w:r>
            <w:r w:rsidR="009F5047">
              <w:rPr>
                <w:noProof/>
                <w:webHidden/>
              </w:rPr>
              <w:fldChar w:fldCharType="begin"/>
            </w:r>
            <w:r w:rsidR="009F5047">
              <w:rPr>
                <w:noProof/>
                <w:webHidden/>
              </w:rPr>
              <w:instrText xml:space="preserve"> PAGEREF _Toc425843530 \h </w:instrText>
            </w:r>
            <w:r w:rsidR="009F5047">
              <w:rPr>
                <w:noProof/>
                <w:webHidden/>
              </w:rPr>
            </w:r>
            <w:r w:rsidR="009F5047">
              <w:rPr>
                <w:noProof/>
                <w:webHidden/>
              </w:rPr>
              <w:fldChar w:fldCharType="separate"/>
            </w:r>
            <w:r w:rsidR="009F5047">
              <w:rPr>
                <w:noProof/>
                <w:webHidden/>
              </w:rPr>
              <w:t>5</w:t>
            </w:r>
            <w:r w:rsidR="009F5047">
              <w:rPr>
                <w:noProof/>
                <w:webHidden/>
              </w:rPr>
              <w:fldChar w:fldCharType="end"/>
            </w:r>
          </w:hyperlink>
        </w:p>
        <w:p w:rsidR="009F5047" w:rsidRDefault="003A2F32">
          <w:pPr>
            <w:pStyle w:val="TOC2"/>
            <w:tabs>
              <w:tab w:val="left" w:pos="880"/>
              <w:tab w:val="right" w:leader="dot" w:pos="9062"/>
            </w:tabs>
            <w:rPr>
              <w:rFonts w:eastAsiaTheme="minorEastAsia"/>
              <w:noProof/>
              <w:lang w:eastAsia="en-GB"/>
            </w:rPr>
          </w:pPr>
          <w:hyperlink w:anchor="_Toc425843531" w:history="1">
            <w:r w:rsidR="009F5047" w:rsidRPr="00DB49F1">
              <w:rPr>
                <w:rStyle w:val="Hyperlink"/>
                <w:noProof/>
              </w:rPr>
              <w:t>2.1</w:t>
            </w:r>
            <w:r w:rsidR="009F5047">
              <w:rPr>
                <w:rFonts w:eastAsiaTheme="minorEastAsia"/>
                <w:noProof/>
                <w:lang w:eastAsia="en-GB"/>
              </w:rPr>
              <w:tab/>
            </w:r>
            <w:r w:rsidR="009F5047" w:rsidRPr="00DB49F1">
              <w:rPr>
                <w:rStyle w:val="Hyperlink"/>
                <w:noProof/>
              </w:rPr>
              <w:t>Big data</w:t>
            </w:r>
            <w:r w:rsidR="009F5047">
              <w:rPr>
                <w:noProof/>
                <w:webHidden/>
              </w:rPr>
              <w:tab/>
            </w:r>
            <w:r w:rsidR="009F5047">
              <w:rPr>
                <w:noProof/>
                <w:webHidden/>
              </w:rPr>
              <w:fldChar w:fldCharType="begin"/>
            </w:r>
            <w:r w:rsidR="009F5047">
              <w:rPr>
                <w:noProof/>
                <w:webHidden/>
              </w:rPr>
              <w:instrText xml:space="preserve"> PAGEREF _Toc425843531 \h </w:instrText>
            </w:r>
            <w:r w:rsidR="009F5047">
              <w:rPr>
                <w:noProof/>
                <w:webHidden/>
              </w:rPr>
            </w:r>
            <w:r w:rsidR="009F5047">
              <w:rPr>
                <w:noProof/>
                <w:webHidden/>
              </w:rPr>
              <w:fldChar w:fldCharType="separate"/>
            </w:r>
            <w:r w:rsidR="009F5047">
              <w:rPr>
                <w:noProof/>
                <w:webHidden/>
              </w:rPr>
              <w:t>5</w:t>
            </w:r>
            <w:r w:rsidR="009F5047">
              <w:rPr>
                <w:noProof/>
                <w:webHidden/>
              </w:rPr>
              <w:fldChar w:fldCharType="end"/>
            </w:r>
          </w:hyperlink>
        </w:p>
        <w:p w:rsidR="009F5047" w:rsidRDefault="003A2F32">
          <w:pPr>
            <w:pStyle w:val="TOC2"/>
            <w:tabs>
              <w:tab w:val="left" w:pos="880"/>
              <w:tab w:val="right" w:leader="dot" w:pos="9062"/>
            </w:tabs>
            <w:rPr>
              <w:rFonts w:eastAsiaTheme="minorEastAsia"/>
              <w:noProof/>
              <w:lang w:eastAsia="en-GB"/>
            </w:rPr>
          </w:pPr>
          <w:hyperlink w:anchor="_Toc425843532" w:history="1">
            <w:r w:rsidR="009F5047" w:rsidRPr="00DB49F1">
              <w:rPr>
                <w:rStyle w:val="Hyperlink"/>
                <w:noProof/>
              </w:rPr>
              <w:t>2.2</w:t>
            </w:r>
            <w:r w:rsidR="009F5047">
              <w:rPr>
                <w:rFonts w:eastAsiaTheme="minorEastAsia"/>
                <w:noProof/>
                <w:lang w:eastAsia="en-GB"/>
              </w:rPr>
              <w:tab/>
            </w:r>
            <w:r w:rsidR="009F5047" w:rsidRPr="00DB49F1">
              <w:rPr>
                <w:rStyle w:val="Hyperlink"/>
                <w:noProof/>
              </w:rPr>
              <w:t>Design</w:t>
            </w:r>
            <w:r w:rsidR="009F5047">
              <w:rPr>
                <w:noProof/>
                <w:webHidden/>
              </w:rPr>
              <w:tab/>
            </w:r>
            <w:r w:rsidR="009F5047">
              <w:rPr>
                <w:noProof/>
                <w:webHidden/>
              </w:rPr>
              <w:fldChar w:fldCharType="begin"/>
            </w:r>
            <w:r w:rsidR="009F5047">
              <w:rPr>
                <w:noProof/>
                <w:webHidden/>
              </w:rPr>
              <w:instrText xml:space="preserve"> PAGEREF _Toc425843532 \h </w:instrText>
            </w:r>
            <w:r w:rsidR="009F5047">
              <w:rPr>
                <w:noProof/>
                <w:webHidden/>
              </w:rPr>
            </w:r>
            <w:r w:rsidR="009F5047">
              <w:rPr>
                <w:noProof/>
                <w:webHidden/>
              </w:rPr>
              <w:fldChar w:fldCharType="separate"/>
            </w:r>
            <w:r w:rsidR="009F5047">
              <w:rPr>
                <w:noProof/>
                <w:webHidden/>
              </w:rPr>
              <w:t>5</w:t>
            </w:r>
            <w:r w:rsidR="009F5047">
              <w:rPr>
                <w:noProof/>
                <w:webHidden/>
              </w:rPr>
              <w:fldChar w:fldCharType="end"/>
            </w:r>
          </w:hyperlink>
        </w:p>
        <w:p w:rsidR="009F5047" w:rsidRDefault="003A2F32">
          <w:pPr>
            <w:pStyle w:val="TOC3"/>
            <w:tabs>
              <w:tab w:val="left" w:pos="1320"/>
              <w:tab w:val="right" w:leader="dot" w:pos="9062"/>
            </w:tabs>
            <w:rPr>
              <w:rFonts w:eastAsiaTheme="minorEastAsia"/>
              <w:noProof/>
              <w:lang w:eastAsia="en-GB"/>
            </w:rPr>
          </w:pPr>
          <w:hyperlink w:anchor="_Toc425843533" w:history="1">
            <w:r w:rsidR="009F5047" w:rsidRPr="00DB49F1">
              <w:rPr>
                <w:rStyle w:val="Hyperlink"/>
                <w:noProof/>
              </w:rPr>
              <w:t>2.2.1</w:t>
            </w:r>
            <w:r w:rsidR="009F5047">
              <w:rPr>
                <w:rFonts w:eastAsiaTheme="minorEastAsia"/>
                <w:noProof/>
                <w:lang w:eastAsia="en-GB"/>
              </w:rPr>
              <w:tab/>
            </w:r>
            <w:r w:rsidR="009F5047" w:rsidRPr="00DB49F1">
              <w:rPr>
                <w:rStyle w:val="Hyperlink"/>
                <w:noProof/>
              </w:rPr>
              <w:t>Data-driven design</w:t>
            </w:r>
            <w:r w:rsidR="009F5047">
              <w:rPr>
                <w:noProof/>
                <w:webHidden/>
              </w:rPr>
              <w:tab/>
            </w:r>
            <w:r w:rsidR="009F5047">
              <w:rPr>
                <w:noProof/>
                <w:webHidden/>
              </w:rPr>
              <w:fldChar w:fldCharType="begin"/>
            </w:r>
            <w:r w:rsidR="009F5047">
              <w:rPr>
                <w:noProof/>
                <w:webHidden/>
              </w:rPr>
              <w:instrText xml:space="preserve"> PAGEREF _Toc425843533 \h </w:instrText>
            </w:r>
            <w:r w:rsidR="009F5047">
              <w:rPr>
                <w:noProof/>
                <w:webHidden/>
              </w:rPr>
            </w:r>
            <w:r w:rsidR="009F5047">
              <w:rPr>
                <w:noProof/>
                <w:webHidden/>
              </w:rPr>
              <w:fldChar w:fldCharType="separate"/>
            </w:r>
            <w:r w:rsidR="009F5047">
              <w:rPr>
                <w:noProof/>
                <w:webHidden/>
              </w:rPr>
              <w:t>5</w:t>
            </w:r>
            <w:r w:rsidR="009F5047">
              <w:rPr>
                <w:noProof/>
                <w:webHidden/>
              </w:rPr>
              <w:fldChar w:fldCharType="end"/>
            </w:r>
          </w:hyperlink>
        </w:p>
        <w:p w:rsidR="009F5047" w:rsidRDefault="003A2F32">
          <w:pPr>
            <w:pStyle w:val="TOC3"/>
            <w:tabs>
              <w:tab w:val="left" w:pos="1320"/>
              <w:tab w:val="right" w:leader="dot" w:pos="9062"/>
            </w:tabs>
            <w:rPr>
              <w:rFonts w:eastAsiaTheme="minorEastAsia"/>
              <w:noProof/>
              <w:lang w:eastAsia="en-GB"/>
            </w:rPr>
          </w:pPr>
          <w:hyperlink w:anchor="_Toc425843534" w:history="1">
            <w:r w:rsidR="009F5047" w:rsidRPr="00DB49F1">
              <w:rPr>
                <w:rStyle w:val="Hyperlink"/>
                <w:noProof/>
              </w:rPr>
              <w:t>2.2.2</w:t>
            </w:r>
            <w:r w:rsidR="009F5047">
              <w:rPr>
                <w:rFonts w:eastAsiaTheme="minorEastAsia"/>
                <w:noProof/>
                <w:lang w:eastAsia="en-GB"/>
              </w:rPr>
              <w:tab/>
            </w:r>
            <w:r w:rsidR="009F5047" w:rsidRPr="00DB49F1">
              <w:rPr>
                <w:rStyle w:val="Hyperlink"/>
                <w:noProof/>
              </w:rPr>
              <w:t>Human-driven design</w:t>
            </w:r>
            <w:r w:rsidR="009F5047">
              <w:rPr>
                <w:noProof/>
                <w:webHidden/>
              </w:rPr>
              <w:tab/>
            </w:r>
            <w:r w:rsidR="009F5047">
              <w:rPr>
                <w:noProof/>
                <w:webHidden/>
              </w:rPr>
              <w:fldChar w:fldCharType="begin"/>
            </w:r>
            <w:r w:rsidR="009F5047">
              <w:rPr>
                <w:noProof/>
                <w:webHidden/>
              </w:rPr>
              <w:instrText xml:space="preserve"> PAGEREF _Toc425843534 \h </w:instrText>
            </w:r>
            <w:r w:rsidR="009F5047">
              <w:rPr>
                <w:noProof/>
                <w:webHidden/>
              </w:rPr>
            </w:r>
            <w:r w:rsidR="009F5047">
              <w:rPr>
                <w:noProof/>
                <w:webHidden/>
              </w:rPr>
              <w:fldChar w:fldCharType="separate"/>
            </w:r>
            <w:r w:rsidR="009F5047">
              <w:rPr>
                <w:noProof/>
                <w:webHidden/>
              </w:rPr>
              <w:t>6</w:t>
            </w:r>
            <w:r w:rsidR="009F5047">
              <w:rPr>
                <w:noProof/>
                <w:webHidden/>
              </w:rPr>
              <w:fldChar w:fldCharType="end"/>
            </w:r>
          </w:hyperlink>
        </w:p>
        <w:p w:rsidR="009F5047" w:rsidRDefault="003A2F32">
          <w:pPr>
            <w:pStyle w:val="TOC2"/>
            <w:tabs>
              <w:tab w:val="left" w:pos="880"/>
              <w:tab w:val="right" w:leader="dot" w:pos="9062"/>
            </w:tabs>
            <w:rPr>
              <w:rFonts w:eastAsiaTheme="minorEastAsia"/>
              <w:noProof/>
              <w:lang w:eastAsia="en-GB"/>
            </w:rPr>
          </w:pPr>
          <w:hyperlink w:anchor="_Toc425843535" w:history="1">
            <w:r w:rsidR="009F5047" w:rsidRPr="00DB49F1">
              <w:rPr>
                <w:rStyle w:val="Hyperlink"/>
                <w:noProof/>
              </w:rPr>
              <w:t>2.3</w:t>
            </w:r>
            <w:r w:rsidR="009F5047">
              <w:rPr>
                <w:rFonts w:eastAsiaTheme="minorEastAsia"/>
                <w:noProof/>
                <w:lang w:eastAsia="en-GB"/>
              </w:rPr>
              <w:tab/>
            </w:r>
            <w:r w:rsidR="009F5047" w:rsidRPr="00DB49F1">
              <w:rPr>
                <w:rStyle w:val="Hyperlink"/>
                <w:noProof/>
              </w:rPr>
              <w:t>User Centered Design</w:t>
            </w:r>
            <w:r w:rsidR="009F5047">
              <w:rPr>
                <w:noProof/>
                <w:webHidden/>
              </w:rPr>
              <w:tab/>
            </w:r>
            <w:r w:rsidR="009F5047">
              <w:rPr>
                <w:noProof/>
                <w:webHidden/>
              </w:rPr>
              <w:fldChar w:fldCharType="begin"/>
            </w:r>
            <w:r w:rsidR="009F5047">
              <w:rPr>
                <w:noProof/>
                <w:webHidden/>
              </w:rPr>
              <w:instrText xml:space="preserve"> PAGEREF _Toc425843535 \h </w:instrText>
            </w:r>
            <w:r w:rsidR="009F5047">
              <w:rPr>
                <w:noProof/>
                <w:webHidden/>
              </w:rPr>
            </w:r>
            <w:r w:rsidR="009F5047">
              <w:rPr>
                <w:noProof/>
                <w:webHidden/>
              </w:rPr>
              <w:fldChar w:fldCharType="separate"/>
            </w:r>
            <w:r w:rsidR="009F5047">
              <w:rPr>
                <w:noProof/>
                <w:webHidden/>
              </w:rPr>
              <w:t>6</w:t>
            </w:r>
            <w:r w:rsidR="009F5047">
              <w:rPr>
                <w:noProof/>
                <w:webHidden/>
              </w:rPr>
              <w:fldChar w:fldCharType="end"/>
            </w:r>
          </w:hyperlink>
        </w:p>
        <w:p w:rsidR="009F5047" w:rsidRDefault="003A2F32">
          <w:pPr>
            <w:pStyle w:val="TOC2"/>
            <w:tabs>
              <w:tab w:val="left" w:pos="880"/>
              <w:tab w:val="right" w:leader="dot" w:pos="9062"/>
            </w:tabs>
            <w:rPr>
              <w:rFonts w:eastAsiaTheme="minorEastAsia"/>
              <w:noProof/>
              <w:lang w:eastAsia="en-GB"/>
            </w:rPr>
          </w:pPr>
          <w:hyperlink w:anchor="_Toc425843536" w:history="1">
            <w:r w:rsidR="009F5047" w:rsidRPr="00DB49F1">
              <w:rPr>
                <w:rStyle w:val="Hyperlink"/>
                <w:noProof/>
              </w:rPr>
              <w:t>2.4</w:t>
            </w:r>
            <w:r w:rsidR="009F5047">
              <w:rPr>
                <w:rFonts w:eastAsiaTheme="minorEastAsia"/>
                <w:noProof/>
                <w:lang w:eastAsia="en-GB"/>
              </w:rPr>
              <w:tab/>
            </w:r>
            <w:r w:rsidR="009F5047" w:rsidRPr="00DB49F1">
              <w:rPr>
                <w:rStyle w:val="Hyperlink"/>
                <w:noProof/>
              </w:rPr>
              <w:t>Business Intelligence</w:t>
            </w:r>
            <w:r w:rsidR="009F5047">
              <w:rPr>
                <w:noProof/>
                <w:webHidden/>
              </w:rPr>
              <w:tab/>
            </w:r>
            <w:r w:rsidR="009F5047">
              <w:rPr>
                <w:noProof/>
                <w:webHidden/>
              </w:rPr>
              <w:fldChar w:fldCharType="begin"/>
            </w:r>
            <w:r w:rsidR="009F5047">
              <w:rPr>
                <w:noProof/>
                <w:webHidden/>
              </w:rPr>
              <w:instrText xml:space="preserve"> PAGEREF _Toc425843536 \h </w:instrText>
            </w:r>
            <w:r w:rsidR="009F5047">
              <w:rPr>
                <w:noProof/>
                <w:webHidden/>
              </w:rPr>
            </w:r>
            <w:r w:rsidR="009F5047">
              <w:rPr>
                <w:noProof/>
                <w:webHidden/>
              </w:rPr>
              <w:fldChar w:fldCharType="separate"/>
            </w:r>
            <w:r w:rsidR="009F5047">
              <w:rPr>
                <w:noProof/>
                <w:webHidden/>
              </w:rPr>
              <w:t>7</w:t>
            </w:r>
            <w:r w:rsidR="009F5047">
              <w:rPr>
                <w:noProof/>
                <w:webHidden/>
              </w:rPr>
              <w:fldChar w:fldCharType="end"/>
            </w:r>
          </w:hyperlink>
        </w:p>
        <w:p w:rsidR="009F5047" w:rsidRDefault="003A2F32">
          <w:pPr>
            <w:pStyle w:val="TOC3"/>
            <w:tabs>
              <w:tab w:val="left" w:pos="1320"/>
              <w:tab w:val="right" w:leader="dot" w:pos="9062"/>
            </w:tabs>
            <w:rPr>
              <w:rFonts w:eastAsiaTheme="minorEastAsia"/>
              <w:noProof/>
              <w:lang w:eastAsia="en-GB"/>
            </w:rPr>
          </w:pPr>
          <w:hyperlink w:anchor="_Toc425843537" w:history="1">
            <w:r w:rsidR="009F5047" w:rsidRPr="00DB49F1">
              <w:rPr>
                <w:rStyle w:val="Hyperlink"/>
                <w:noProof/>
              </w:rPr>
              <w:t>2.4.1</w:t>
            </w:r>
            <w:r w:rsidR="009F5047">
              <w:rPr>
                <w:rFonts w:eastAsiaTheme="minorEastAsia"/>
                <w:noProof/>
                <w:lang w:eastAsia="en-GB"/>
              </w:rPr>
              <w:tab/>
            </w:r>
            <w:r w:rsidR="009F5047" w:rsidRPr="00DB49F1">
              <w:rPr>
                <w:rStyle w:val="Hyperlink"/>
                <w:noProof/>
              </w:rPr>
              <w:t>Introduction to Business Intelligence</w:t>
            </w:r>
            <w:r w:rsidR="009F5047">
              <w:rPr>
                <w:noProof/>
                <w:webHidden/>
              </w:rPr>
              <w:tab/>
            </w:r>
            <w:r w:rsidR="009F5047">
              <w:rPr>
                <w:noProof/>
                <w:webHidden/>
              </w:rPr>
              <w:fldChar w:fldCharType="begin"/>
            </w:r>
            <w:r w:rsidR="009F5047">
              <w:rPr>
                <w:noProof/>
                <w:webHidden/>
              </w:rPr>
              <w:instrText xml:space="preserve"> PAGEREF _Toc425843537 \h </w:instrText>
            </w:r>
            <w:r w:rsidR="009F5047">
              <w:rPr>
                <w:noProof/>
                <w:webHidden/>
              </w:rPr>
            </w:r>
            <w:r w:rsidR="009F5047">
              <w:rPr>
                <w:noProof/>
                <w:webHidden/>
              </w:rPr>
              <w:fldChar w:fldCharType="separate"/>
            </w:r>
            <w:r w:rsidR="009F5047">
              <w:rPr>
                <w:noProof/>
                <w:webHidden/>
              </w:rPr>
              <w:t>7</w:t>
            </w:r>
            <w:r w:rsidR="009F5047">
              <w:rPr>
                <w:noProof/>
                <w:webHidden/>
              </w:rPr>
              <w:fldChar w:fldCharType="end"/>
            </w:r>
          </w:hyperlink>
        </w:p>
        <w:p w:rsidR="009F5047" w:rsidRDefault="003A2F32">
          <w:pPr>
            <w:pStyle w:val="TOC3"/>
            <w:tabs>
              <w:tab w:val="left" w:pos="1320"/>
              <w:tab w:val="right" w:leader="dot" w:pos="9062"/>
            </w:tabs>
            <w:rPr>
              <w:rFonts w:eastAsiaTheme="minorEastAsia"/>
              <w:noProof/>
              <w:lang w:eastAsia="en-GB"/>
            </w:rPr>
          </w:pPr>
          <w:hyperlink w:anchor="_Toc425843538" w:history="1">
            <w:r w:rsidR="009F5047" w:rsidRPr="00DB49F1">
              <w:rPr>
                <w:rStyle w:val="Hyperlink"/>
                <w:noProof/>
              </w:rPr>
              <w:t>2.4.2</w:t>
            </w:r>
            <w:r w:rsidR="009F5047">
              <w:rPr>
                <w:rFonts w:eastAsiaTheme="minorEastAsia"/>
                <w:noProof/>
                <w:lang w:eastAsia="en-GB"/>
              </w:rPr>
              <w:tab/>
            </w:r>
            <w:r w:rsidR="009F5047" w:rsidRPr="00DB49F1">
              <w:rPr>
                <w:rStyle w:val="Hyperlink"/>
                <w:noProof/>
              </w:rPr>
              <w:t>Review of recent works</w:t>
            </w:r>
            <w:r w:rsidR="009F5047">
              <w:rPr>
                <w:noProof/>
                <w:webHidden/>
              </w:rPr>
              <w:tab/>
            </w:r>
            <w:r w:rsidR="009F5047">
              <w:rPr>
                <w:noProof/>
                <w:webHidden/>
              </w:rPr>
              <w:fldChar w:fldCharType="begin"/>
            </w:r>
            <w:r w:rsidR="009F5047">
              <w:rPr>
                <w:noProof/>
                <w:webHidden/>
              </w:rPr>
              <w:instrText xml:space="preserve"> PAGEREF _Toc425843538 \h </w:instrText>
            </w:r>
            <w:r w:rsidR="009F5047">
              <w:rPr>
                <w:noProof/>
                <w:webHidden/>
              </w:rPr>
            </w:r>
            <w:r w:rsidR="009F5047">
              <w:rPr>
                <w:noProof/>
                <w:webHidden/>
              </w:rPr>
              <w:fldChar w:fldCharType="separate"/>
            </w:r>
            <w:r w:rsidR="009F5047">
              <w:rPr>
                <w:noProof/>
                <w:webHidden/>
              </w:rPr>
              <w:t>7</w:t>
            </w:r>
            <w:r w:rsidR="009F5047">
              <w:rPr>
                <w:noProof/>
                <w:webHidden/>
              </w:rPr>
              <w:fldChar w:fldCharType="end"/>
            </w:r>
          </w:hyperlink>
        </w:p>
        <w:p w:rsidR="009F5047" w:rsidRDefault="003A2F32">
          <w:pPr>
            <w:pStyle w:val="TOC3"/>
            <w:tabs>
              <w:tab w:val="left" w:pos="1320"/>
              <w:tab w:val="right" w:leader="dot" w:pos="9062"/>
            </w:tabs>
            <w:rPr>
              <w:rFonts w:eastAsiaTheme="minorEastAsia"/>
              <w:noProof/>
              <w:lang w:eastAsia="en-GB"/>
            </w:rPr>
          </w:pPr>
          <w:hyperlink w:anchor="_Toc425843539" w:history="1">
            <w:r w:rsidR="009F5047" w:rsidRPr="00DB49F1">
              <w:rPr>
                <w:rStyle w:val="Hyperlink"/>
                <w:noProof/>
              </w:rPr>
              <w:t>2.4.3</w:t>
            </w:r>
            <w:r w:rsidR="009F5047">
              <w:rPr>
                <w:rFonts w:eastAsiaTheme="minorEastAsia"/>
                <w:noProof/>
                <w:lang w:eastAsia="en-GB"/>
              </w:rPr>
              <w:tab/>
            </w:r>
            <w:r w:rsidR="009F5047" w:rsidRPr="00DB49F1">
              <w:rPr>
                <w:rStyle w:val="Hyperlink"/>
                <w:noProof/>
              </w:rPr>
              <w:t>Business Intelligence and User Centered Design</w:t>
            </w:r>
            <w:r w:rsidR="009F5047">
              <w:rPr>
                <w:noProof/>
                <w:webHidden/>
              </w:rPr>
              <w:tab/>
            </w:r>
            <w:r w:rsidR="009F5047">
              <w:rPr>
                <w:noProof/>
                <w:webHidden/>
              </w:rPr>
              <w:fldChar w:fldCharType="begin"/>
            </w:r>
            <w:r w:rsidR="009F5047">
              <w:rPr>
                <w:noProof/>
                <w:webHidden/>
              </w:rPr>
              <w:instrText xml:space="preserve"> PAGEREF _Toc425843539 \h </w:instrText>
            </w:r>
            <w:r w:rsidR="009F5047">
              <w:rPr>
                <w:noProof/>
                <w:webHidden/>
              </w:rPr>
            </w:r>
            <w:r w:rsidR="009F5047">
              <w:rPr>
                <w:noProof/>
                <w:webHidden/>
              </w:rPr>
              <w:fldChar w:fldCharType="separate"/>
            </w:r>
            <w:r w:rsidR="009F5047">
              <w:rPr>
                <w:noProof/>
                <w:webHidden/>
              </w:rPr>
              <w:t>7</w:t>
            </w:r>
            <w:r w:rsidR="009F5047">
              <w:rPr>
                <w:noProof/>
                <w:webHidden/>
              </w:rPr>
              <w:fldChar w:fldCharType="end"/>
            </w:r>
          </w:hyperlink>
        </w:p>
        <w:p w:rsidR="009F5047" w:rsidRDefault="003A2F32">
          <w:pPr>
            <w:pStyle w:val="TOC3"/>
            <w:tabs>
              <w:tab w:val="left" w:pos="1320"/>
              <w:tab w:val="right" w:leader="dot" w:pos="9062"/>
            </w:tabs>
            <w:rPr>
              <w:rFonts w:eastAsiaTheme="minorEastAsia"/>
              <w:noProof/>
              <w:lang w:eastAsia="en-GB"/>
            </w:rPr>
          </w:pPr>
          <w:hyperlink w:anchor="_Toc425843540" w:history="1">
            <w:r w:rsidR="009F5047" w:rsidRPr="00DB49F1">
              <w:rPr>
                <w:rStyle w:val="Hyperlink"/>
                <w:noProof/>
              </w:rPr>
              <w:t>2.4.4</w:t>
            </w:r>
            <w:r w:rsidR="009F5047">
              <w:rPr>
                <w:rFonts w:eastAsiaTheme="minorEastAsia"/>
                <w:noProof/>
                <w:lang w:eastAsia="en-GB"/>
              </w:rPr>
              <w:tab/>
            </w:r>
            <w:r w:rsidR="009F5047" w:rsidRPr="00DB49F1">
              <w:rPr>
                <w:rStyle w:val="Hyperlink"/>
                <w:noProof/>
              </w:rPr>
              <w:t>Architecture</w:t>
            </w:r>
            <w:r w:rsidR="009F5047">
              <w:rPr>
                <w:noProof/>
                <w:webHidden/>
              </w:rPr>
              <w:tab/>
            </w:r>
            <w:r w:rsidR="009F5047">
              <w:rPr>
                <w:noProof/>
                <w:webHidden/>
              </w:rPr>
              <w:fldChar w:fldCharType="begin"/>
            </w:r>
            <w:r w:rsidR="009F5047">
              <w:rPr>
                <w:noProof/>
                <w:webHidden/>
              </w:rPr>
              <w:instrText xml:space="preserve"> PAGEREF _Toc425843540 \h </w:instrText>
            </w:r>
            <w:r w:rsidR="009F5047">
              <w:rPr>
                <w:noProof/>
                <w:webHidden/>
              </w:rPr>
            </w:r>
            <w:r w:rsidR="009F5047">
              <w:rPr>
                <w:noProof/>
                <w:webHidden/>
              </w:rPr>
              <w:fldChar w:fldCharType="separate"/>
            </w:r>
            <w:r w:rsidR="009F5047">
              <w:rPr>
                <w:noProof/>
                <w:webHidden/>
              </w:rPr>
              <w:t>7</w:t>
            </w:r>
            <w:r w:rsidR="009F5047">
              <w:rPr>
                <w:noProof/>
                <w:webHidden/>
              </w:rPr>
              <w:fldChar w:fldCharType="end"/>
            </w:r>
          </w:hyperlink>
        </w:p>
        <w:p w:rsidR="009F5047" w:rsidRDefault="003A2F32">
          <w:pPr>
            <w:pStyle w:val="TOC3"/>
            <w:tabs>
              <w:tab w:val="left" w:pos="1320"/>
              <w:tab w:val="right" w:leader="dot" w:pos="9062"/>
            </w:tabs>
            <w:rPr>
              <w:rFonts w:eastAsiaTheme="minorEastAsia"/>
              <w:noProof/>
              <w:lang w:eastAsia="en-GB"/>
            </w:rPr>
          </w:pPr>
          <w:hyperlink w:anchor="_Toc425843541" w:history="1">
            <w:r w:rsidR="009F5047" w:rsidRPr="00DB49F1">
              <w:rPr>
                <w:rStyle w:val="Hyperlink"/>
                <w:noProof/>
              </w:rPr>
              <w:t>2.4.5</w:t>
            </w:r>
            <w:r w:rsidR="009F5047">
              <w:rPr>
                <w:rFonts w:eastAsiaTheme="minorEastAsia"/>
                <w:noProof/>
                <w:lang w:eastAsia="en-GB"/>
              </w:rPr>
              <w:tab/>
            </w:r>
            <w:r w:rsidR="009F5047" w:rsidRPr="00DB49F1">
              <w:rPr>
                <w:rStyle w:val="Hyperlink"/>
                <w:noProof/>
              </w:rPr>
              <w:t>Data analysis in Business Intelligence</w:t>
            </w:r>
            <w:r w:rsidR="009F5047">
              <w:rPr>
                <w:noProof/>
                <w:webHidden/>
              </w:rPr>
              <w:tab/>
            </w:r>
            <w:r w:rsidR="009F5047">
              <w:rPr>
                <w:noProof/>
                <w:webHidden/>
              </w:rPr>
              <w:fldChar w:fldCharType="begin"/>
            </w:r>
            <w:r w:rsidR="009F5047">
              <w:rPr>
                <w:noProof/>
                <w:webHidden/>
              </w:rPr>
              <w:instrText xml:space="preserve"> PAGEREF _Toc425843541 \h </w:instrText>
            </w:r>
            <w:r w:rsidR="009F5047">
              <w:rPr>
                <w:noProof/>
                <w:webHidden/>
              </w:rPr>
            </w:r>
            <w:r w:rsidR="009F5047">
              <w:rPr>
                <w:noProof/>
                <w:webHidden/>
              </w:rPr>
              <w:fldChar w:fldCharType="separate"/>
            </w:r>
            <w:r w:rsidR="009F5047">
              <w:rPr>
                <w:noProof/>
                <w:webHidden/>
              </w:rPr>
              <w:t>7</w:t>
            </w:r>
            <w:r w:rsidR="009F5047">
              <w:rPr>
                <w:noProof/>
                <w:webHidden/>
              </w:rPr>
              <w:fldChar w:fldCharType="end"/>
            </w:r>
          </w:hyperlink>
        </w:p>
        <w:p w:rsidR="009F5047" w:rsidRDefault="003A2F32">
          <w:pPr>
            <w:pStyle w:val="TOC3"/>
            <w:tabs>
              <w:tab w:val="left" w:pos="1320"/>
              <w:tab w:val="right" w:leader="dot" w:pos="9062"/>
            </w:tabs>
            <w:rPr>
              <w:rFonts w:eastAsiaTheme="minorEastAsia"/>
              <w:noProof/>
              <w:lang w:eastAsia="en-GB"/>
            </w:rPr>
          </w:pPr>
          <w:hyperlink w:anchor="_Toc425843542" w:history="1">
            <w:r w:rsidR="009F5047" w:rsidRPr="00DB49F1">
              <w:rPr>
                <w:rStyle w:val="Hyperlink"/>
                <w:noProof/>
              </w:rPr>
              <w:t>2.4.6</w:t>
            </w:r>
            <w:r w:rsidR="009F5047">
              <w:rPr>
                <w:rFonts w:eastAsiaTheme="minorEastAsia"/>
                <w:noProof/>
                <w:lang w:eastAsia="en-GB"/>
              </w:rPr>
              <w:tab/>
            </w:r>
            <w:r w:rsidR="009F5047" w:rsidRPr="00DB49F1">
              <w:rPr>
                <w:rStyle w:val="Hyperlink"/>
                <w:noProof/>
              </w:rPr>
              <w:t>Structured and Unstructured data</w:t>
            </w:r>
            <w:r w:rsidR="009F5047">
              <w:rPr>
                <w:noProof/>
                <w:webHidden/>
              </w:rPr>
              <w:tab/>
            </w:r>
            <w:r w:rsidR="009F5047">
              <w:rPr>
                <w:noProof/>
                <w:webHidden/>
              </w:rPr>
              <w:fldChar w:fldCharType="begin"/>
            </w:r>
            <w:r w:rsidR="009F5047">
              <w:rPr>
                <w:noProof/>
                <w:webHidden/>
              </w:rPr>
              <w:instrText xml:space="preserve"> PAGEREF _Toc425843542 \h </w:instrText>
            </w:r>
            <w:r w:rsidR="009F5047">
              <w:rPr>
                <w:noProof/>
                <w:webHidden/>
              </w:rPr>
            </w:r>
            <w:r w:rsidR="009F5047">
              <w:rPr>
                <w:noProof/>
                <w:webHidden/>
              </w:rPr>
              <w:fldChar w:fldCharType="separate"/>
            </w:r>
            <w:r w:rsidR="009F5047">
              <w:rPr>
                <w:noProof/>
                <w:webHidden/>
              </w:rPr>
              <w:t>7</w:t>
            </w:r>
            <w:r w:rsidR="009F5047">
              <w:rPr>
                <w:noProof/>
                <w:webHidden/>
              </w:rPr>
              <w:fldChar w:fldCharType="end"/>
            </w:r>
          </w:hyperlink>
        </w:p>
        <w:p w:rsidR="009F5047" w:rsidRDefault="003A2F32">
          <w:pPr>
            <w:pStyle w:val="TOC2"/>
            <w:tabs>
              <w:tab w:val="left" w:pos="880"/>
              <w:tab w:val="right" w:leader="dot" w:pos="9062"/>
            </w:tabs>
            <w:rPr>
              <w:rFonts w:eastAsiaTheme="minorEastAsia"/>
              <w:noProof/>
              <w:lang w:eastAsia="en-GB"/>
            </w:rPr>
          </w:pPr>
          <w:hyperlink w:anchor="_Toc425843543" w:history="1">
            <w:r w:rsidR="009F5047" w:rsidRPr="00DB49F1">
              <w:rPr>
                <w:rStyle w:val="Hyperlink"/>
                <w:noProof/>
              </w:rPr>
              <w:t>2.5</w:t>
            </w:r>
            <w:r w:rsidR="009F5047">
              <w:rPr>
                <w:rFonts w:eastAsiaTheme="minorEastAsia"/>
                <w:noProof/>
                <w:lang w:eastAsia="en-GB"/>
              </w:rPr>
              <w:tab/>
            </w:r>
            <w:r w:rsidR="009F5047" w:rsidRPr="00DB49F1">
              <w:rPr>
                <w:rStyle w:val="Hyperlink"/>
                <w:noProof/>
              </w:rPr>
              <w:t>Artificial Intelligence</w:t>
            </w:r>
            <w:r w:rsidR="009F5047">
              <w:rPr>
                <w:noProof/>
                <w:webHidden/>
              </w:rPr>
              <w:tab/>
            </w:r>
            <w:r w:rsidR="009F5047">
              <w:rPr>
                <w:noProof/>
                <w:webHidden/>
              </w:rPr>
              <w:fldChar w:fldCharType="begin"/>
            </w:r>
            <w:r w:rsidR="009F5047">
              <w:rPr>
                <w:noProof/>
                <w:webHidden/>
              </w:rPr>
              <w:instrText xml:space="preserve"> PAGEREF _Toc425843543 \h </w:instrText>
            </w:r>
            <w:r w:rsidR="009F5047">
              <w:rPr>
                <w:noProof/>
                <w:webHidden/>
              </w:rPr>
            </w:r>
            <w:r w:rsidR="009F5047">
              <w:rPr>
                <w:noProof/>
                <w:webHidden/>
              </w:rPr>
              <w:fldChar w:fldCharType="separate"/>
            </w:r>
            <w:r w:rsidR="009F5047">
              <w:rPr>
                <w:noProof/>
                <w:webHidden/>
              </w:rPr>
              <w:t>7</w:t>
            </w:r>
            <w:r w:rsidR="009F5047">
              <w:rPr>
                <w:noProof/>
                <w:webHidden/>
              </w:rPr>
              <w:fldChar w:fldCharType="end"/>
            </w:r>
          </w:hyperlink>
        </w:p>
        <w:p w:rsidR="009F5047" w:rsidRDefault="003A2F32">
          <w:pPr>
            <w:pStyle w:val="TOC1"/>
            <w:tabs>
              <w:tab w:val="left" w:pos="440"/>
              <w:tab w:val="right" w:leader="dot" w:pos="9062"/>
            </w:tabs>
            <w:rPr>
              <w:rFonts w:eastAsiaTheme="minorEastAsia"/>
              <w:noProof/>
              <w:lang w:eastAsia="en-GB"/>
            </w:rPr>
          </w:pPr>
          <w:hyperlink w:anchor="_Toc425843544" w:history="1">
            <w:r w:rsidR="009F5047" w:rsidRPr="00DB49F1">
              <w:rPr>
                <w:rStyle w:val="Hyperlink"/>
                <w:noProof/>
              </w:rPr>
              <w:t>3</w:t>
            </w:r>
            <w:r w:rsidR="009F5047">
              <w:rPr>
                <w:rFonts w:eastAsiaTheme="minorEastAsia"/>
                <w:noProof/>
                <w:lang w:eastAsia="en-GB"/>
              </w:rPr>
              <w:tab/>
            </w:r>
            <w:r w:rsidR="009F5047" w:rsidRPr="00DB49F1">
              <w:rPr>
                <w:rStyle w:val="Hyperlink"/>
                <w:noProof/>
              </w:rPr>
              <w:t>Description of the work undertaken</w:t>
            </w:r>
            <w:r w:rsidR="009F5047">
              <w:rPr>
                <w:noProof/>
                <w:webHidden/>
              </w:rPr>
              <w:tab/>
            </w:r>
            <w:r w:rsidR="009F5047">
              <w:rPr>
                <w:noProof/>
                <w:webHidden/>
              </w:rPr>
              <w:fldChar w:fldCharType="begin"/>
            </w:r>
            <w:r w:rsidR="009F5047">
              <w:rPr>
                <w:noProof/>
                <w:webHidden/>
              </w:rPr>
              <w:instrText xml:space="preserve"> PAGEREF _Toc425843544 \h </w:instrText>
            </w:r>
            <w:r w:rsidR="009F5047">
              <w:rPr>
                <w:noProof/>
                <w:webHidden/>
              </w:rPr>
            </w:r>
            <w:r w:rsidR="009F5047">
              <w:rPr>
                <w:noProof/>
                <w:webHidden/>
              </w:rPr>
              <w:fldChar w:fldCharType="separate"/>
            </w:r>
            <w:r w:rsidR="009F5047">
              <w:rPr>
                <w:noProof/>
                <w:webHidden/>
              </w:rPr>
              <w:t>8</w:t>
            </w:r>
            <w:r w:rsidR="009F5047">
              <w:rPr>
                <w:noProof/>
                <w:webHidden/>
              </w:rPr>
              <w:fldChar w:fldCharType="end"/>
            </w:r>
          </w:hyperlink>
        </w:p>
        <w:p w:rsidR="009F5047" w:rsidRDefault="003A2F32">
          <w:pPr>
            <w:pStyle w:val="TOC2"/>
            <w:tabs>
              <w:tab w:val="left" w:pos="880"/>
              <w:tab w:val="right" w:leader="dot" w:pos="9062"/>
            </w:tabs>
            <w:rPr>
              <w:rFonts w:eastAsiaTheme="minorEastAsia"/>
              <w:noProof/>
              <w:lang w:eastAsia="en-GB"/>
            </w:rPr>
          </w:pPr>
          <w:hyperlink w:anchor="_Toc425843545" w:history="1">
            <w:r w:rsidR="009F5047" w:rsidRPr="00DB49F1">
              <w:rPr>
                <w:rStyle w:val="Hyperlink"/>
                <w:noProof/>
              </w:rPr>
              <w:t>3.1</w:t>
            </w:r>
            <w:r w:rsidR="009F5047">
              <w:rPr>
                <w:rFonts w:eastAsiaTheme="minorEastAsia"/>
                <w:noProof/>
                <w:lang w:eastAsia="en-GB"/>
              </w:rPr>
              <w:tab/>
            </w:r>
            <w:r w:rsidR="009F5047" w:rsidRPr="00DB49F1">
              <w:rPr>
                <w:rStyle w:val="Hyperlink"/>
                <w:noProof/>
              </w:rPr>
              <w:t>CRM data</w:t>
            </w:r>
            <w:r w:rsidR="009F5047">
              <w:rPr>
                <w:noProof/>
                <w:webHidden/>
              </w:rPr>
              <w:tab/>
            </w:r>
            <w:r w:rsidR="009F5047">
              <w:rPr>
                <w:noProof/>
                <w:webHidden/>
              </w:rPr>
              <w:fldChar w:fldCharType="begin"/>
            </w:r>
            <w:r w:rsidR="009F5047">
              <w:rPr>
                <w:noProof/>
                <w:webHidden/>
              </w:rPr>
              <w:instrText xml:space="preserve"> PAGEREF _Toc425843545 \h </w:instrText>
            </w:r>
            <w:r w:rsidR="009F5047">
              <w:rPr>
                <w:noProof/>
                <w:webHidden/>
              </w:rPr>
            </w:r>
            <w:r w:rsidR="009F5047">
              <w:rPr>
                <w:noProof/>
                <w:webHidden/>
              </w:rPr>
              <w:fldChar w:fldCharType="separate"/>
            </w:r>
            <w:r w:rsidR="009F5047">
              <w:rPr>
                <w:noProof/>
                <w:webHidden/>
              </w:rPr>
              <w:t>8</w:t>
            </w:r>
            <w:r w:rsidR="009F5047">
              <w:rPr>
                <w:noProof/>
                <w:webHidden/>
              </w:rPr>
              <w:fldChar w:fldCharType="end"/>
            </w:r>
          </w:hyperlink>
        </w:p>
        <w:p w:rsidR="009F5047" w:rsidRDefault="003A2F32">
          <w:pPr>
            <w:pStyle w:val="TOC2"/>
            <w:tabs>
              <w:tab w:val="left" w:pos="880"/>
              <w:tab w:val="right" w:leader="dot" w:pos="9062"/>
            </w:tabs>
            <w:rPr>
              <w:rFonts w:eastAsiaTheme="minorEastAsia"/>
              <w:noProof/>
              <w:lang w:eastAsia="en-GB"/>
            </w:rPr>
          </w:pPr>
          <w:hyperlink w:anchor="_Toc425843546" w:history="1">
            <w:r w:rsidR="009F5047" w:rsidRPr="00DB49F1">
              <w:rPr>
                <w:rStyle w:val="Hyperlink"/>
                <w:noProof/>
              </w:rPr>
              <w:t>3.2</w:t>
            </w:r>
            <w:r w:rsidR="009F5047">
              <w:rPr>
                <w:rFonts w:eastAsiaTheme="minorEastAsia"/>
                <w:noProof/>
                <w:lang w:eastAsia="en-GB"/>
              </w:rPr>
              <w:tab/>
            </w:r>
            <w:r w:rsidR="009F5047" w:rsidRPr="00DB49F1">
              <w:rPr>
                <w:rStyle w:val="Hyperlink"/>
                <w:noProof/>
              </w:rPr>
              <w:t>Mosaic data</w:t>
            </w:r>
            <w:r w:rsidR="009F5047">
              <w:rPr>
                <w:noProof/>
                <w:webHidden/>
              </w:rPr>
              <w:tab/>
            </w:r>
            <w:r w:rsidR="009F5047">
              <w:rPr>
                <w:noProof/>
                <w:webHidden/>
              </w:rPr>
              <w:fldChar w:fldCharType="begin"/>
            </w:r>
            <w:r w:rsidR="009F5047">
              <w:rPr>
                <w:noProof/>
                <w:webHidden/>
              </w:rPr>
              <w:instrText xml:space="preserve"> PAGEREF _Toc425843546 \h </w:instrText>
            </w:r>
            <w:r w:rsidR="009F5047">
              <w:rPr>
                <w:noProof/>
                <w:webHidden/>
              </w:rPr>
            </w:r>
            <w:r w:rsidR="009F5047">
              <w:rPr>
                <w:noProof/>
                <w:webHidden/>
              </w:rPr>
              <w:fldChar w:fldCharType="separate"/>
            </w:r>
            <w:r w:rsidR="009F5047">
              <w:rPr>
                <w:noProof/>
                <w:webHidden/>
              </w:rPr>
              <w:t>9</w:t>
            </w:r>
            <w:r w:rsidR="009F5047">
              <w:rPr>
                <w:noProof/>
                <w:webHidden/>
              </w:rPr>
              <w:fldChar w:fldCharType="end"/>
            </w:r>
          </w:hyperlink>
        </w:p>
        <w:p w:rsidR="009F5047" w:rsidRDefault="003A2F32">
          <w:pPr>
            <w:pStyle w:val="TOC2"/>
            <w:tabs>
              <w:tab w:val="left" w:pos="880"/>
              <w:tab w:val="right" w:leader="dot" w:pos="9062"/>
            </w:tabs>
            <w:rPr>
              <w:rFonts w:eastAsiaTheme="minorEastAsia"/>
              <w:noProof/>
              <w:lang w:eastAsia="en-GB"/>
            </w:rPr>
          </w:pPr>
          <w:hyperlink w:anchor="_Toc425843547" w:history="1">
            <w:r w:rsidR="009F5047" w:rsidRPr="00DB49F1">
              <w:rPr>
                <w:rStyle w:val="Hyperlink"/>
                <w:noProof/>
              </w:rPr>
              <w:t>3.3</w:t>
            </w:r>
            <w:r w:rsidR="009F5047">
              <w:rPr>
                <w:rFonts w:eastAsiaTheme="minorEastAsia"/>
                <w:noProof/>
                <w:lang w:eastAsia="en-GB"/>
              </w:rPr>
              <w:tab/>
            </w:r>
            <w:r w:rsidR="009F5047" w:rsidRPr="00DB49F1">
              <w:rPr>
                <w:rStyle w:val="Hyperlink"/>
                <w:noProof/>
              </w:rPr>
              <w:t>IBM Cognos</w:t>
            </w:r>
            <w:r w:rsidR="009F5047">
              <w:rPr>
                <w:noProof/>
                <w:webHidden/>
              </w:rPr>
              <w:tab/>
            </w:r>
            <w:r w:rsidR="009F5047">
              <w:rPr>
                <w:noProof/>
                <w:webHidden/>
              </w:rPr>
              <w:fldChar w:fldCharType="begin"/>
            </w:r>
            <w:r w:rsidR="009F5047">
              <w:rPr>
                <w:noProof/>
                <w:webHidden/>
              </w:rPr>
              <w:instrText xml:space="preserve"> PAGEREF _Toc425843547 \h </w:instrText>
            </w:r>
            <w:r w:rsidR="009F5047">
              <w:rPr>
                <w:noProof/>
                <w:webHidden/>
              </w:rPr>
            </w:r>
            <w:r w:rsidR="009F5047">
              <w:rPr>
                <w:noProof/>
                <w:webHidden/>
              </w:rPr>
              <w:fldChar w:fldCharType="separate"/>
            </w:r>
            <w:r w:rsidR="009F5047">
              <w:rPr>
                <w:noProof/>
                <w:webHidden/>
              </w:rPr>
              <w:t>9</w:t>
            </w:r>
            <w:r w:rsidR="009F5047">
              <w:rPr>
                <w:noProof/>
                <w:webHidden/>
              </w:rPr>
              <w:fldChar w:fldCharType="end"/>
            </w:r>
          </w:hyperlink>
        </w:p>
        <w:p w:rsidR="009F5047" w:rsidRDefault="003A2F32">
          <w:pPr>
            <w:pStyle w:val="TOC3"/>
            <w:tabs>
              <w:tab w:val="left" w:pos="1320"/>
              <w:tab w:val="right" w:leader="dot" w:pos="9062"/>
            </w:tabs>
            <w:rPr>
              <w:rFonts w:eastAsiaTheme="minorEastAsia"/>
              <w:noProof/>
              <w:lang w:eastAsia="en-GB"/>
            </w:rPr>
          </w:pPr>
          <w:hyperlink w:anchor="_Toc425843548" w:history="1">
            <w:r w:rsidR="009F5047" w:rsidRPr="00DB49F1">
              <w:rPr>
                <w:rStyle w:val="Hyperlink"/>
                <w:noProof/>
              </w:rPr>
              <w:t>3.3.1</w:t>
            </w:r>
            <w:r w:rsidR="009F5047">
              <w:rPr>
                <w:rFonts w:eastAsiaTheme="minorEastAsia"/>
                <w:noProof/>
                <w:lang w:eastAsia="en-GB"/>
              </w:rPr>
              <w:tab/>
            </w:r>
            <w:r w:rsidR="009F5047" w:rsidRPr="00DB49F1">
              <w:rPr>
                <w:rStyle w:val="Hyperlink"/>
                <w:noProof/>
              </w:rPr>
              <w:t>Introduction</w:t>
            </w:r>
            <w:r w:rsidR="009F5047">
              <w:rPr>
                <w:noProof/>
                <w:webHidden/>
              </w:rPr>
              <w:tab/>
            </w:r>
            <w:r w:rsidR="009F5047">
              <w:rPr>
                <w:noProof/>
                <w:webHidden/>
              </w:rPr>
              <w:fldChar w:fldCharType="begin"/>
            </w:r>
            <w:r w:rsidR="009F5047">
              <w:rPr>
                <w:noProof/>
                <w:webHidden/>
              </w:rPr>
              <w:instrText xml:space="preserve"> PAGEREF _Toc425843548 \h </w:instrText>
            </w:r>
            <w:r w:rsidR="009F5047">
              <w:rPr>
                <w:noProof/>
                <w:webHidden/>
              </w:rPr>
            </w:r>
            <w:r w:rsidR="009F5047">
              <w:rPr>
                <w:noProof/>
                <w:webHidden/>
              </w:rPr>
              <w:fldChar w:fldCharType="separate"/>
            </w:r>
            <w:r w:rsidR="009F5047">
              <w:rPr>
                <w:noProof/>
                <w:webHidden/>
              </w:rPr>
              <w:t>9</w:t>
            </w:r>
            <w:r w:rsidR="009F5047">
              <w:rPr>
                <w:noProof/>
                <w:webHidden/>
              </w:rPr>
              <w:fldChar w:fldCharType="end"/>
            </w:r>
          </w:hyperlink>
        </w:p>
        <w:p w:rsidR="009F5047" w:rsidRDefault="003A2F32">
          <w:pPr>
            <w:pStyle w:val="TOC3"/>
            <w:tabs>
              <w:tab w:val="left" w:pos="1320"/>
              <w:tab w:val="right" w:leader="dot" w:pos="9062"/>
            </w:tabs>
            <w:rPr>
              <w:rFonts w:eastAsiaTheme="minorEastAsia"/>
              <w:noProof/>
              <w:lang w:eastAsia="en-GB"/>
            </w:rPr>
          </w:pPr>
          <w:hyperlink w:anchor="_Toc425843549" w:history="1">
            <w:r w:rsidR="009F5047" w:rsidRPr="00DB49F1">
              <w:rPr>
                <w:rStyle w:val="Hyperlink"/>
                <w:noProof/>
              </w:rPr>
              <w:t>3.3.2</w:t>
            </w:r>
            <w:r w:rsidR="009F5047">
              <w:rPr>
                <w:rFonts w:eastAsiaTheme="minorEastAsia"/>
                <w:noProof/>
                <w:lang w:eastAsia="en-GB"/>
              </w:rPr>
              <w:tab/>
            </w:r>
            <w:r w:rsidR="009F5047" w:rsidRPr="00DB49F1">
              <w:rPr>
                <w:rStyle w:val="Hyperlink"/>
                <w:noProof/>
              </w:rPr>
              <w:t>Working with IBM Cognos BI</w:t>
            </w:r>
            <w:r w:rsidR="009F5047">
              <w:rPr>
                <w:noProof/>
                <w:webHidden/>
              </w:rPr>
              <w:tab/>
            </w:r>
            <w:r w:rsidR="009F5047">
              <w:rPr>
                <w:noProof/>
                <w:webHidden/>
              </w:rPr>
              <w:fldChar w:fldCharType="begin"/>
            </w:r>
            <w:r w:rsidR="009F5047">
              <w:rPr>
                <w:noProof/>
                <w:webHidden/>
              </w:rPr>
              <w:instrText xml:space="preserve"> PAGEREF _Toc425843549 \h </w:instrText>
            </w:r>
            <w:r w:rsidR="009F5047">
              <w:rPr>
                <w:noProof/>
                <w:webHidden/>
              </w:rPr>
            </w:r>
            <w:r w:rsidR="009F5047">
              <w:rPr>
                <w:noProof/>
                <w:webHidden/>
              </w:rPr>
              <w:fldChar w:fldCharType="separate"/>
            </w:r>
            <w:r w:rsidR="009F5047">
              <w:rPr>
                <w:noProof/>
                <w:webHidden/>
              </w:rPr>
              <w:t>10</w:t>
            </w:r>
            <w:r w:rsidR="009F5047">
              <w:rPr>
                <w:noProof/>
                <w:webHidden/>
              </w:rPr>
              <w:fldChar w:fldCharType="end"/>
            </w:r>
          </w:hyperlink>
        </w:p>
        <w:p w:rsidR="009F5047" w:rsidRDefault="003A2F32">
          <w:pPr>
            <w:pStyle w:val="TOC2"/>
            <w:tabs>
              <w:tab w:val="left" w:pos="880"/>
              <w:tab w:val="right" w:leader="dot" w:pos="9062"/>
            </w:tabs>
            <w:rPr>
              <w:rFonts w:eastAsiaTheme="minorEastAsia"/>
              <w:noProof/>
              <w:lang w:eastAsia="en-GB"/>
            </w:rPr>
          </w:pPr>
          <w:hyperlink w:anchor="_Toc425843550" w:history="1">
            <w:r w:rsidR="009F5047" w:rsidRPr="00DB49F1">
              <w:rPr>
                <w:rStyle w:val="Hyperlink"/>
                <w:noProof/>
              </w:rPr>
              <w:t>3.4</w:t>
            </w:r>
            <w:r w:rsidR="009F5047">
              <w:rPr>
                <w:rFonts w:eastAsiaTheme="minorEastAsia"/>
                <w:noProof/>
                <w:lang w:eastAsia="en-GB"/>
              </w:rPr>
              <w:tab/>
            </w:r>
            <w:r w:rsidR="009F5047" w:rsidRPr="00DB49F1">
              <w:rPr>
                <w:rStyle w:val="Hyperlink"/>
                <w:noProof/>
              </w:rPr>
              <w:t>Preliminary activities</w:t>
            </w:r>
            <w:r w:rsidR="009F5047">
              <w:rPr>
                <w:noProof/>
                <w:webHidden/>
              </w:rPr>
              <w:tab/>
            </w:r>
            <w:r w:rsidR="009F5047">
              <w:rPr>
                <w:noProof/>
                <w:webHidden/>
              </w:rPr>
              <w:fldChar w:fldCharType="begin"/>
            </w:r>
            <w:r w:rsidR="009F5047">
              <w:rPr>
                <w:noProof/>
                <w:webHidden/>
              </w:rPr>
              <w:instrText xml:space="preserve"> PAGEREF _Toc425843550 \h </w:instrText>
            </w:r>
            <w:r w:rsidR="009F5047">
              <w:rPr>
                <w:noProof/>
                <w:webHidden/>
              </w:rPr>
            </w:r>
            <w:r w:rsidR="009F5047">
              <w:rPr>
                <w:noProof/>
                <w:webHidden/>
              </w:rPr>
              <w:fldChar w:fldCharType="separate"/>
            </w:r>
            <w:r w:rsidR="009F5047">
              <w:rPr>
                <w:noProof/>
                <w:webHidden/>
              </w:rPr>
              <w:t>14</w:t>
            </w:r>
            <w:r w:rsidR="009F5047">
              <w:rPr>
                <w:noProof/>
                <w:webHidden/>
              </w:rPr>
              <w:fldChar w:fldCharType="end"/>
            </w:r>
          </w:hyperlink>
        </w:p>
        <w:p w:rsidR="009F5047" w:rsidRDefault="003A2F32">
          <w:pPr>
            <w:pStyle w:val="TOC3"/>
            <w:tabs>
              <w:tab w:val="left" w:pos="1320"/>
              <w:tab w:val="right" w:leader="dot" w:pos="9062"/>
            </w:tabs>
            <w:rPr>
              <w:rFonts w:eastAsiaTheme="minorEastAsia"/>
              <w:noProof/>
              <w:lang w:eastAsia="en-GB"/>
            </w:rPr>
          </w:pPr>
          <w:hyperlink w:anchor="_Toc425843551" w:history="1">
            <w:r w:rsidR="009F5047" w:rsidRPr="00DB49F1">
              <w:rPr>
                <w:rStyle w:val="Hyperlink"/>
                <w:noProof/>
              </w:rPr>
              <w:t>3.4.1</w:t>
            </w:r>
            <w:r w:rsidR="009F5047">
              <w:rPr>
                <w:rFonts w:eastAsiaTheme="minorEastAsia"/>
                <w:noProof/>
                <w:lang w:eastAsia="en-GB"/>
              </w:rPr>
              <w:tab/>
            </w:r>
            <w:r w:rsidR="009F5047" w:rsidRPr="00DB49F1">
              <w:rPr>
                <w:rStyle w:val="Hyperlink"/>
                <w:noProof/>
              </w:rPr>
              <w:t>Meetings in the Council</w:t>
            </w:r>
            <w:r w:rsidR="009F5047">
              <w:rPr>
                <w:noProof/>
                <w:webHidden/>
              </w:rPr>
              <w:tab/>
            </w:r>
            <w:r w:rsidR="009F5047">
              <w:rPr>
                <w:noProof/>
                <w:webHidden/>
              </w:rPr>
              <w:fldChar w:fldCharType="begin"/>
            </w:r>
            <w:r w:rsidR="009F5047">
              <w:rPr>
                <w:noProof/>
                <w:webHidden/>
              </w:rPr>
              <w:instrText xml:space="preserve"> PAGEREF _Toc425843551 \h </w:instrText>
            </w:r>
            <w:r w:rsidR="009F5047">
              <w:rPr>
                <w:noProof/>
                <w:webHidden/>
              </w:rPr>
            </w:r>
            <w:r w:rsidR="009F5047">
              <w:rPr>
                <w:noProof/>
                <w:webHidden/>
              </w:rPr>
              <w:fldChar w:fldCharType="separate"/>
            </w:r>
            <w:r w:rsidR="009F5047">
              <w:rPr>
                <w:noProof/>
                <w:webHidden/>
              </w:rPr>
              <w:t>14</w:t>
            </w:r>
            <w:r w:rsidR="009F5047">
              <w:rPr>
                <w:noProof/>
                <w:webHidden/>
              </w:rPr>
              <w:fldChar w:fldCharType="end"/>
            </w:r>
          </w:hyperlink>
        </w:p>
        <w:p w:rsidR="009F5047" w:rsidRDefault="003A2F32">
          <w:pPr>
            <w:pStyle w:val="TOC3"/>
            <w:tabs>
              <w:tab w:val="left" w:pos="1320"/>
              <w:tab w:val="right" w:leader="dot" w:pos="9062"/>
            </w:tabs>
            <w:rPr>
              <w:rFonts w:eastAsiaTheme="minorEastAsia"/>
              <w:noProof/>
              <w:lang w:eastAsia="en-GB"/>
            </w:rPr>
          </w:pPr>
          <w:hyperlink w:anchor="_Toc425843552" w:history="1">
            <w:r w:rsidR="009F5047" w:rsidRPr="00DB49F1">
              <w:rPr>
                <w:rStyle w:val="Hyperlink"/>
                <w:noProof/>
              </w:rPr>
              <w:t>3.4.2</w:t>
            </w:r>
            <w:r w:rsidR="009F5047">
              <w:rPr>
                <w:rFonts w:eastAsiaTheme="minorEastAsia"/>
                <w:noProof/>
                <w:lang w:eastAsia="en-GB"/>
              </w:rPr>
              <w:tab/>
            </w:r>
            <w:r w:rsidR="009F5047" w:rsidRPr="00DB49F1">
              <w:rPr>
                <w:rStyle w:val="Hyperlink"/>
                <w:noProof/>
              </w:rPr>
              <w:t>First iteration (proof-of-concept)</w:t>
            </w:r>
            <w:r w:rsidR="009F5047">
              <w:rPr>
                <w:noProof/>
                <w:webHidden/>
              </w:rPr>
              <w:tab/>
            </w:r>
            <w:r w:rsidR="009F5047">
              <w:rPr>
                <w:noProof/>
                <w:webHidden/>
              </w:rPr>
              <w:fldChar w:fldCharType="begin"/>
            </w:r>
            <w:r w:rsidR="009F5047">
              <w:rPr>
                <w:noProof/>
                <w:webHidden/>
              </w:rPr>
              <w:instrText xml:space="preserve"> PAGEREF _Toc425843552 \h </w:instrText>
            </w:r>
            <w:r w:rsidR="009F5047">
              <w:rPr>
                <w:noProof/>
                <w:webHidden/>
              </w:rPr>
            </w:r>
            <w:r w:rsidR="009F5047">
              <w:rPr>
                <w:noProof/>
                <w:webHidden/>
              </w:rPr>
              <w:fldChar w:fldCharType="separate"/>
            </w:r>
            <w:r w:rsidR="009F5047">
              <w:rPr>
                <w:noProof/>
                <w:webHidden/>
              </w:rPr>
              <w:t>15</w:t>
            </w:r>
            <w:r w:rsidR="009F5047">
              <w:rPr>
                <w:noProof/>
                <w:webHidden/>
              </w:rPr>
              <w:fldChar w:fldCharType="end"/>
            </w:r>
          </w:hyperlink>
        </w:p>
        <w:p w:rsidR="009F5047" w:rsidRDefault="003A2F32">
          <w:pPr>
            <w:pStyle w:val="TOC3"/>
            <w:tabs>
              <w:tab w:val="left" w:pos="1320"/>
              <w:tab w:val="right" w:leader="dot" w:pos="9062"/>
            </w:tabs>
            <w:rPr>
              <w:rFonts w:eastAsiaTheme="minorEastAsia"/>
              <w:noProof/>
              <w:lang w:eastAsia="en-GB"/>
            </w:rPr>
          </w:pPr>
          <w:hyperlink w:anchor="_Toc425843553" w:history="1">
            <w:r w:rsidR="009F5047" w:rsidRPr="00DB49F1">
              <w:rPr>
                <w:rStyle w:val="Hyperlink"/>
                <w:noProof/>
              </w:rPr>
              <w:t>3.4.3</w:t>
            </w:r>
            <w:r w:rsidR="009F5047">
              <w:rPr>
                <w:rFonts w:eastAsiaTheme="minorEastAsia"/>
                <w:noProof/>
                <w:lang w:eastAsia="en-GB"/>
              </w:rPr>
              <w:tab/>
            </w:r>
            <w:r w:rsidR="009F5047" w:rsidRPr="00DB49F1">
              <w:rPr>
                <w:rStyle w:val="Hyperlink"/>
                <w:noProof/>
              </w:rPr>
              <w:t>Problems</w:t>
            </w:r>
            <w:r w:rsidR="009F5047">
              <w:rPr>
                <w:noProof/>
                <w:webHidden/>
              </w:rPr>
              <w:tab/>
            </w:r>
            <w:r w:rsidR="009F5047">
              <w:rPr>
                <w:noProof/>
                <w:webHidden/>
              </w:rPr>
              <w:fldChar w:fldCharType="begin"/>
            </w:r>
            <w:r w:rsidR="009F5047">
              <w:rPr>
                <w:noProof/>
                <w:webHidden/>
              </w:rPr>
              <w:instrText xml:space="preserve"> PAGEREF _Toc425843553 \h </w:instrText>
            </w:r>
            <w:r w:rsidR="009F5047">
              <w:rPr>
                <w:noProof/>
                <w:webHidden/>
              </w:rPr>
            </w:r>
            <w:r w:rsidR="009F5047">
              <w:rPr>
                <w:noProof/>
                <w:webHidden/>
              </w:rPr>
              <w:fldChar w:fldCharType="separate"/>
            </w:r>
            <w:r w:rsidR="009F5047">
              <w:rPr>
                <w:noProof/>
                <w:webHidden/>
              </w:rPr>
              <w:t>25</w:t>
            </w:r>
            <w:r w:rsidR="009F5047">
              <w:rPr>
                <w:noProof/>
                <w:webHidden/>
              </w:rPr>
              <w:fldChar w:fldCharType="end"/>
            </w:r>
          </w:hyperlink>
        </w:p>
        <w:p w:rsidR="009F5047" w:rsidRDefault="003A2F32">
          <w:pPr>
            <w:pStyle w:val="TOC2"/>
            <w:tabs>
              <w:tab w:val="left" w:pos="880"/>
              <w:tab w:val="right" w:leader="dot" w:pos="9062"/>
            </w:tabs>
            <w:rPr>
              <w:rFonts w:eastAsiaTheme="minorEastAsia"/>
              <w:noProof/>
              <w:lang w:eastAsia="en-GB"/>
            </w:rPr>
          </w:pPr>
          <w:hyperlink w:anchor="_Toc425843554" w:history="1">
            <w:r w:rsidR="009F5047" w:rsidRPr="00DB49F1">
              <w:rPr>
                <w:rStyle w:val="Hyperlink"/>
                <w:noProof/>
              </w:rPr>
              <w:t>3.5</w:t>
            </w:r>
            <w:r w:rsidR="009F5047">
              <w:rPr>
                <w:rFonts w:eastAsiaTheme="minorEastAsia"/>
                <w:noProof/>
                <w:lang w:eastAsia="en-GB"/>
              </w:rPr>
              <w:tab/>
            </w:r>
            <w:r w:rsidR="009F5047" w:rsidRPr="00DB49F1">
              <w:rPr>
                <w:rStyle w:val="Hyperlink"/>
                <w:noProof/>
              </w:rPr>
              <w:t>Work undertaken</w:t>
            </w:r>
            <w:r w:rsidR="009F5047">
              <w:rPr>
                <w:noProof/>
                <w:webHidden/>
              </w:rPr>
              <w:tab/>
            </w:r>
            <w:r w:rsidR="009F5047">
              <w:rPr>
                <w:noProof/>
                <w:webHidden/>
              </w:rPr>
              <w:fldChar w:fldCharType="begin"/>
            </w:r>
            <w:r w:rsidR="009F5047">
              <w:rPr>
                <w:noProof/>
                <w:webHidden/>
              </w:rPr>
              <w:instrText xml:space="preserve"> PAGEREF _Toc425843554 \h </w:instrText>
            </w:r>
            <w:r w:rsidR="009F5047">
              <w:rPr>
                <w:noProof/>
                <w:webHidden/>
              </w:rPr>
            </w:r>
            <w:r w:rsidR="009F5047">
              <w:rPr>
                <w:noProof/>
                <w:webHidden/>
              </w:rPr>
              <w:fldChar w:fldCharType="separate"/>
            </w:r>
            <w:r w:rsidR="009F5047">
              <w:rPr>
                <w:noProof/>
                <w:webHidden/>
              </w:rPr>
              <w:t>28</w:t>
            </w:r>
            <w:r w:rsidR="009F5047">
              <w:rPr>
                <w:noProof/>
                <w:webHidden/>
              </w:rPr>
              <w:fldChar w:fldCharType="end"/>
            </w:r>
          </w:hyperlink>
        </w:p>
        <w:p w:rsidR="009F5047" w:rsidRDefault="003A2F32">
          <w:pPr>
            <w:pStyle w:val="TOC3"/>
            <w:tabs>
              <w:tab w:val="left" w:pos="1320"/>
              <w:tab w:val="right" w:leader="dot" w:pos="9062"/>
            </w:tabs>
            <w:rPr>
              <w:rFonts w:eastAsiaTheme="minorEastAsia"/>
              <w:noProof/>
              <w:lang w:eastAsia="en-GB"/>
            </w:rPr>
          </w:pPr>
          <w:hyperlink w:anchor="_Toc425843555" w:history="1">
            <w:r w:rsidR="009F5047" w:rsidRPr="00DB49F1">
              <w:rPr>
                <w:rStyle w:val="Hyperlink"/>
                <w:noProof/>
              </w:rPr>
              <w:t>3.5.1</w:t>
            </w:r>
            <w:r w:rsidR="009F5047">
              <w:rPr>
                <w:rFonts w:eastAsiaTheme="minorEastAsia"/>
                <w:noProof/>
                <w:lang w:eastAsia="en-GB"/>
              </w:rPr>
              <w:tab/>
            </w:r>
            <w:r w:rsidR="009F5047" w:rsidRPr="00DB49F1">
              <w:rPr>
                <w:rStyle w:val="Hyperlink"/>
                <w:noProof/>
              </w:rPr>
              <w:t>Analysis objectives (questions to be answered)</w:t>
            </w:r>
            <w:r w:rsidR="009F5047">
              <w:rPr>
                <w:noProof/>
                <w:webHidden/>
              </w:rPr>
              <w:tab/>
            </w:r>
            <w:r w:rsidR="009F5047">
              <w:rPr>
                <w:noProof/>
                <w:webHidden/>
              </w:rPr>
              <w:fldChar w:fldCharType="begin"/>
            </w:r>
            <w:r w:rsidR="009F5047">
              <w:rPr>
                <w:noProof/>
                <w:webHidden/>
              </w:rPr>
              <w:instrText xml:space="preserve"> PAGEREF _Toc425843555 \h </w:instrText>
            </w:r>
            <w:r w:rsidR="009F5047">
              <w:rPr>
                <w:noProof/>
                <w:webHidden/>
              </w:rPr>
            </w:r>
            <w:r w:rsidR="009F5047">
              <w:rPr>
                <w:noProof/>
                <w:webHidden/>
              </w:rPr>
              <w:fldChar w:fldCharType="separate"/>
            </w:r>
            <w:r w:rsidR="009F5047">
              <w:rPr>
                <w:noProof/>
                <w:webHidden/>
              </w:rPr>
              <w:t>28</w:t>
            </w:r>
            <w:r w:rsidR="009F5047">
              <w:rPr>
                <w:noProof/>
                <w:webHidden/>
              </w:rPr>
              <w:fldChar w:fldCharType="end"/>
            </w:r>
          </w:hyperlink>
        </w:p>
        <w:p w:rsidR="009F5047" w:rsidRDefault="003A2F32">
          <w:pPr>
            <w:pStyle w:val="TOC3"/>
            <w:tabs>
              <w:tab w:val="left" w:pos="1320"/>
              <w:tab w:val="right" w:leader="dot" w:pos="9062"/>
            </w:tabs>
            <w:rPr>
              <w:rFonts w:eastAsiaTheme="minorEastAsia"/>
              <w:noProof/>
              <w:lang w:eastAsia="en-GB"/>
            </w:rPr>
          </w:pPr>
          <w:hyperlink w:anchor="_Toc425843556" w:history="1">
            <w:r w:rsidR="009F5047" w:rsidRPr="00DB49F1">
              <w:rPr>
                <w:rStyle w:val="Hyperlink"/>
                <w:noProof/>
              </w:rPr>
              <w:t>3.5.2</w:t>
            </w:r>
            <w:r w:rsidR="009F5047">
              <w:rPr>
                <w:rFonts w:eastAsiaTheme="minorEastAsia"/>
                <w:noProof/>
                <w:lang w:eastAsia="en-GB"/>
              </w:rPr>
              <w:tab/>
            </w:r>
            <w:r w:rsidR="009F5047" w:rsidRPr="00DB49F1">
              <w:rPr>
                <w:rStyle w:val="Hyperlink"/>
                <w:noProof/>
              </w:rPr>
              <w:t>Implementation</w:t>
            </w:r>
            <w:r w:rsidR="009F5047">
              <w:rPr>
                <w:noProof/>
                <w:webHidden/>
              </w:rPr>
              <w:tab/>
            </w:r>
            <w:r w:rsidR="009F5047">
              <w:rPr>
                <w:noProof/>
                <w:webHidden/>
              </w:rPr>
              <w:fldChar w:fldCharType="begin"/>
            </w:r>
            <w:r w:rsidR="009F5047">
              <w:rPr>
                <w:noProof/>
                <w:webHidden/>
              </w:rPr>
              <w:instrText xml:space="preserve"> PAGEREF _Toc425843556 \h </w:instrText>
            </w:r>
            <w:r w:rsidR="009F5047">
              <w:rPr>
                <w:noProof/>
                <w:webHidden/>
              </w:rPr>
            </w:r>
            <w:r w:rsidR="009F5047">
              <w:rPr>
                <w:noProof/>
                <w:webHidden/>
              </w:rPr>
              <w:fldChar w:fldCharType="separate"/>
            </w:r>
            <w:r w:rsidR="009F5047">
              <w:rPr>
                <w:noProof/>
                <w:webHidden/>
              </w:rPr>
              <w:t>30</w:t>
            </w:r>
            <w:r w:rsidR="009F5047">
              <w:rPr>
                <w:noProof/>
                <w:webHidden/>
              </w:rPr>
              <w:fldChar w:fldCharType="end"/>
            </w:r>
          </w:hyperlink>
        </w:p>
        <w:p w:rsidR="009F5047" w:rsidRDefault="003A2F32">
          <w:pPr>
            <w:pStyle w:val="TOC3"/>
            <w:tabs>
              <w:tab w:val="left" w:pos="1320"/>
              <w:tab w:val="right" w:leader="dot" w:pos="9062"/>
            </w:tabs>
            <w:rPr>
              <w:rFonts w:eastAsiaTheme="minorEastAsia"/>
              <w:noProof/>
              <w:lang w:eastAsia="en-GB"/>
            </w:rPr>
          </w:pPr>
          <w:hyperlink w:anchor="_Toc425843557" w:history="1">
            <w:r w:rsidR="009F5047" w:rsidRPr="00DB49F1">
              <w:rPr>
                <w:rStyle w:val="Hyperlink"/>
                <w:noProof/>
              </w:rPr>
              <w:t>3.5.3</w:t>
            </w:r>
            <w:r w:rsidR="009F5047">
              <w:rPr>
                <w:rFonts w:eastAsiaTheme="minorEastAsia"/>
                <w:noProof/>
                <w:lang w:eastAsia="en-GB"/>
              </w:rPr>
              <w:tab/>
            </w:r>
            <w:r w:rsidR="009F5047" w:rsidRPr="00DB49F1">
              <w:rPr>
                <w:rStyle w:val="Hyperlink"/>
                <w:noProof/>
              </w:rPr>
              <w:t>Problems</w:t>
            </w:r>
            <w:r w:rsidR="009F5047">
              <w:rPr>
                <w:noProof/>
                <w:webHidden/>
              </w:rPr>
              <w:tab/>
            </w:r>
            <w:r w:rsidR="009F5047">
              <w:rPr>
                <w:noProof/>
                <w:webHidden/>
              </w:rPr>
              <w:fldChar w:fldCharType="begin"/>
            </w:r>
            <w:r w:rsidR="009F5047">
              <w:rPr>
                <w:noProof/>
                <w:webHidden/>
              </w:rPr>
              <w:instrText xml:space="preserve"> PAGEREF _Toc425843557 \h </w:instrText>
            </w:r>
            <w:r w:rsidR="009F5047">
              <w:rPr>
                <w:noProof/>
                <w:webHidden/>
              </w:rPr>
            </w:r>
            <w:r w:rsidR="009F5047">
              <w:rPr>
                <w:noProof/>
                <w:webHidden/>
              </w:rPr>
              <w:fldChar w:fldCharType="separate"/>
            </w:r>
            <w:r w:rsidR="009F5047">
              <w:rPr>
                <w:noProof/>
                <w:webHidden/>
              </w:rPr>
              <w:t>33</w:t>
            </w:r>
            <w:r w:rsidR="009F5047">
              <w:rPr>
                <w:noProof/>
                <w:webHidden/>
              </w:rPr>
              <w:fldChar w:fldCharType="end"/>
            </w:r>
          </w:hyperlink>
        </w:p>
        <w:p w:rsidR="009F5047" w:rsidRDefault="003A2F32">
          <w:pPr>
            <w:pStyle w:val="TOC1"/>
            <w:tabs>
              <w:tab w:val="left" w:pos="440"/>
              <w:tab w:val="right" w:leader="dot" w:pos="9062"/>
            </w:tabs>
            <w:rPr>
              <w:rFonts w:eastAsiaTheme="minorEastAsia"/>
              <w:noProof/>
              <w:lang w:eastAsia="en-GB"/>
            </w:rPr>
          </w:pPr>
          <w:hyperlink w:anchor="_Toc425843558" w:history="1">
            <w:r w:rsidR="009F5047" w:rsidRPr="00DB49F1">
              <w:rPr>
                <w:rStyle w:val="Hyperlink"/>
                <w:noProof/>
              </w:rPr>
              <w:t>4</w:t>
            </w:r>
            <w:r w:rsidR="009F5047">
              <w:rPr>
                <w:rFonts w:eastAsiaTheme="minorEastAsia"/>
                <w:noProof/>
                <w:lang w:eastAsia="en-GB"/>
              </w:rPr>
              <w:tab/>
            </w:r>
            <w:r w:rsidR="009F5047" w:rsidRPr="00DB49F1">
              <w:rPr>
                <w:rStyle w:val="Hyperlink"/>
                <w:noProof/>
              </w:rPr>
              <w:t>Analysis or Evaluation</w:t>
            </w:r>
            <w:r w:rsidR="009F5047">
              <w:rPr>
                <w:noProof/>
                <w:webHidden/>
              </w:rPr>
              <w:tab/>
            </w:r>
            <w:r w:rsidR="009F5047">
              <w:rPr>
                <w:noProof/>
                <w:webHidden/>
              </w:rPr>
              <w:fldChar w:fldCharType="begin"/>
            </w:r>
            <w:r w:rsidR="009F5047">
              <w:rPr>
                <w:noProof/>
                <w:webHidden/>
              </w:rPr>
              <w:instrText xml:space="preserve"> PAGEREF _Toc425843558 \h </w:instrText>
            </w:r>
            <w:r w:rsidR="009F5047">
              <w:rPr>
                <w:noProof/>
                <w:webHidden/>
              </w:rPr>
            </w:r>
            <w:r w:rsidR="009F5047">
              <w:rPr>
                <w:noProof/>
                <w:webHidden/>
              </w:rPr>
              <w:fldChar w:fldCharType="separate"/>
            </w:r>
            <w:r w:rsidR="009F5047">
              <w:rPr>
                <w:noProof/>
                <w:webHidden/>
              </w:rPr>
              <w:t>33</w:t>
            </w:r>
            <w:r w:rsidR="009F5047">
              <w:rPr>
                <w:noProof/>
                <w:webHidden/>
              </w:rPr>
              <w:fldChar w:fldCharType="end"/>
            </w:r>
          </w:hyperlink>
        </w:p>
        <w:p w:rsidR="009F5047" w:rsidRDefault="003A2F32">
          <w:pPr>
            <w:pStyle w:val="TOC1"/>
            <w:tabs>
              <w:tab w:val="left" w:pos="440"/>
              <w:tab w:val="right" w:leader="dot" w:pos="9062"/>
            </w:tabs>
            <w:rPr>
              <w:rFonts w:eastAsiaTheme="minorEastAsia"/>
              <w:noProof/>
              <w:lang w:eastAsia="en-GB"/>
            </w:rPr>
          </w:pPr>
          <w:hyperlink w:anchor="_Toc425843559" w:history="1">
            <w:r w:rsidR="009F5047" w:rsidRPr="00DB49F1">
              <w:rPr>
                <w:rStyle w:val="Hyperlink"/>
                <w:noProof/>
              </w:rPr>
              <w:t>5</w:t>
            </w:r>
            <w:r w:rsidR="009F5047">
              <w:rPr>
                <w:rFonts w:eastAsiaTheme="minorEastAsia"/>
                <w:noProof/>
                <w:lang w:eastAsia="en-GB"/>
              </w:rPr>
              <w:tab/>
            </w:r>
            <w:r w:rsidR="009F5047" w:rsidRPr="00DB49F1">
              <w:rPr>
                <w:rStyle w:val="Hyperlink"/>
                <w:noProof/>
              </w:rPr>
              <w:t>Conclusion</w:t>
            </w:r>
            <w:r w:rsidR="009F5047">
              <w:rPr>
                <w:noProof/>
                <w:webHidden/>
              </w:rPr>
              <w:tab/>
            </w:r>
            <w:r w:rsidR="009F5047">
              <w:rPr>
                <w:noProof/>
                <w:webHidden/>
              </w:rPr>
              <w:fldChar w:fldCharType="begin"/>
            </w:r>
            <w:r w:rsidR="009F5047">
              <w:rPr>
                <w:noProof/>
                <w:webHidden/>
              </w:rPr>
              <w:instrText xml:space="preserve"> PAGEREF _Toc425843559 \h </w:instrText>
            </w:r>
            <w:r w:rsidR="009F5047">
              <w:rPr>
                <w:noProof/>
                <w:webHidden/>
              </w:rPr>
            </w:r>
            <w:r w:rsidR="009F5047">
              <w:rPr>
                <w:noProof/>
                <w:webHidden/>
              </w:rPr>
              <w:fldChar w:fldCharType="separate"/>
            </w:r>
            <w:r w:rsidR="009F5047">
              <w:rPr>
                <w:noProof/>
                <w:webHidden/>
              </w:rPr>
              <w:t>33</w:t>
            </w:r>
            <w:r w:rsidR="009F5047">
              <w:rPr>
                <w:noProof/>
                <w:webHidden/>
              </w:rPr>
              <w:fldChar w:fldCharType="end"/>
            </w:r>
          </w:hyperlink>
        </w:p>
        <w:p w:rsidR="009F5047" w:rsidRDefault="003A2F32">
          <w:pPr>
            <w:pStyle w:val="TOC1"/>
            <w:tabs>
              <w:tab w:val="left" w:pos="440"/>
              <w:tab w:val="right" w:leader="dot" w:pos="9062"/>
            </w:tabs>
            <w:rPr>
              <w:rFonts w:eastAsiaTheme="minorEastAsia"/>
              <w:noProof/>
              <w:lang w:eastAsia="en-GB"/>
            </w:rPr>
          </w:pPr>
          <w:hyperlink w:anchor="_Toc425843560" w:history="1">
            <w:r w:rsidR="009F5047" w:rsidRPr="00DB49F1">
              <w:rPr>
                <w:rStyle w:val="Hyperlink"/>
                <w:noProof/>
              </w:rPr>
              <w:t>6</w:t>
            </w:r>
            <w:r w:rsidR="009F5047">
              <w:rPr>
                <w:rFonts w:eastAsiaTheme="minorEastAsia"/>
                <w:noProof/>
                <w:lang w:eastAsia="en-GB"/>
              </w:rPr>
              <w:tab/>
            </w:r>
            <w:r w:rsidR="009F5047" w:rsidRPr="00DB49F1">
              <w:rPr>
                <w:rStyle w:val="Hyperlink"/>
                <w:noProof/>
              </w:rPr>
              <w:t>Appendix A</w:t>
            </w:r>
            <w:r w:rsidR="009F5047">
              <w:rPr>
                <w:noProof/>
                <w:webHidden/>
              </w:rPr>
              <w:tab/>
            </w:r>
            <w:r w:rsidR="009F5047">
              <w:rPr>
                <w:noProof/>
                <w:webHidden/>
              </w:rPr>
              <w:fldChar w:fldCharType="begin"/>
            </w:r>
            <w:r w:rsidR="009F5047">
              <w:rPr>
                <w:noProof/>
                <w:webHidden/>
              </w:rPr>
              <w:instrText xml:space="preserve"> PAGEREF _Toc425843560 \h </w:instrText>
            </w:r>
            <w:r w:rsidR="009F5047">
              <w:rPr>
                <w:noProof/>
                <w:webHidden/>
              </w:rPr>
            </w:r>
            <w:r w:rsidR="009F5047">
              <w:rPr>
                <w:noProof/>
                <w:webHidden/>
              </w:rPr>
              <w:fldChar w:fldCharType="separate"/>
            </w:r>
            <w:r w:rsidR="009F5047">
              <w:rPr>
                <w:noProof/>
                <w:webHidden/>
              </w:rPr>
              <w:t>34</w:t>
            </w:r>
            <w:r w:rsidR="009F5047">
              <w:rPr>
                <w:noProof/>
                <w:webHidden/>
              </w:rPr>
              <w:fldChar w:fldCharType="end"/>
            </w:r>
          </w:hyperlink>
        </w:p>
        <w:p w:rsidR="009F5047" w:rsidRDefault="003A2F32">
          <w:pPr>
            <w:pStyle w:val="TOC1"/>
            <w:tabs>
              <w:tab w:val="left" w:pos="440"/>
              <w:tab w:val="right" w:leader="dot" w:pos="9062"/>
            </w:tabs>
            <w:rPr>
              <w:rFonts w:eastAsiaTheme="minorEastAsia"/>
              <w:noProof/>
              <w:lang w:eastAsia="en-GB"/>
            </w:rPr>
          </w:pPr>
          <w:hyperlink w:anchor="_Toc425843561" w:history="1">
            <w:r w:rsidR="009F5047" w:rsidRPr="00DB49F1">
              <w:rPr>
                <w:rStyle w:val="Hyperlink"/>
                <w:noProof/>
              </w:rPr>
              <w:t>7</w:t>
            </w:r>
            <w:r w:rsidR="009F5047">
              <w:rPr>
                <w:rFonts w:eastAsiaTheme="minorEastAsia"/>
                <w:noProof/>
                <w:lang w:eastAsia="en-GB"/>
              </w:rPr>
              <w:tab/>
            </w:r>
            <w:r w:rsidR="009F5047" w:rsidRPr="00DB49F1">
              <w:rPr>
                <w:rStyle w:val="Hyperlink"/>
                <w:noProof/>
              </w:rPr>
              <w:t>Bibliography</w:t>
            </w:r>
            <w:r w:rsidR="009F5047">
              <w:rPr>
                <w:noProof/>
                <w:webHidden/>
              </w:rPr>
              <w:tab/>
            </w:r>
            <w:r w:rsidR="009F5047">
              <w:rPr>
                <w:noProof/>
                <w:webHidden/>
              </w:rPr>
              <w:fldChar w:fldCharType="begin"/>
            </w:r>
            <w:r w:rsidR="009F5047">
              <w:rPr>
                <w:noProof/>
                <w:webHidden/>
              </w:rPr>
              <w:instrText xml:space="preserve"> PAGEREF _Toc425843561 \h </w:instrText>
            </w:r>
            <w:r w:rsidR="009F5047">
              <w:rPr>
                <w:noProof/>
                <w:webHidden/>
              </w:rPr>
            </w:r>
            <w:r w:rsidR="009F5047">
              <w:rPr>
                <w:noProof/>
                <w:webHidden/>
              </w:rPr>
              <w:fldChar w:fldCharType="separate"/>
            </w:r>
            <w:r w:rsidR="009F5047">
              <w:rPr>
                <w:noProof/>
                <w:webHidden/>
              </w:rPr>
              <w:t>36</w:t>
            </w:r>
            <w:r w:rsidR="009F5047">
              <w:rPr>
                <w:noProof/>
                <w:webHidden/>
              </w:rPr>
              <w:fldChar w:fldCharType="end"/>
            </w:r>
          </w:hyperlink>
        </w:p>
        <w:p w:rsidR="00E84F90" w:rsidRDefault="00E84F90">
          <w:r>
            <w:rPr>
              <w:b/>
              <w:bCs/>
              <w:noProof/>
            </w:rPr>
            <w:fldChar w:fldCharType="end"/>
          </w:r>
        </w:p>
      </w:sdtContent>
    </w:sdt>
    <w:p w:rsidR="00E84F90" w:rsidRDefault="00E84F90" w:rsidP="00C27DA7"/>
    <w:p w:rsidR="00BF5071" w:rsidRDefault="00BF5071">
      <w:r>
        <w:br w:type="page"/>
      </w:r>
    </w:p>
    <w:p w:rsidR="004E38B1" w:rsidRDefault="004E38B1" w:rsidP="00DF4090">
      <w:pPr>
        <w:pStyle w:val="Heading1"/>
      </w:pPr>
      <w:bookmarkStart w:id="0" w:name="_Toc425843526"/>
      <w:r>
        <w:lastRenderedPageBreak/>
        <w:t>Introduction</w:t>
      </w:r>
      <w:bookmarkEnd w:id="0"/>
    </w:p>
    <w:p w:rsidR="00667C9F" w:rsidRDefault="00667C9F" w:rsidP="00667C9F">
      <w:r w:rsidRPr="00667C9F">
        <w:t>an introduction to the document, clearing stating the hypothesis or objective of the project, motivation for the work and the results achieved. The structure of the remainder of the document should also be outlined.</w:t>
      </w:r>
    </w:p>
    <w:p w:rsidR="00D43E40" w:rsidRDefault="00D43E40" w:rsidP="00D43E40">
      <w:r>
        <w:t>Over the last few years, the School of Informatics has been collaborating with the City of Edinburgh Council in the area of open data in initiatives such as the Smart Data Hack and the Council's EdinburghApps hackathons. In the context of Edinburgh Living Lab, this relationship has broadened into investigating other areas of data science, and new kinds of collaboration. My MSc project is taking place within this context, and is focussing on bringing analytic techniques to bear on Customer Relationship Management (CRM) data that has been collected by the Council over the last year.</w:t>
      </w:r>
    </w:p>
    <w:p w:rsidR="00D43E40" w:rsidRDefault="00D43E40" w:rsidP="00D43E40">
      <w:r>
        <w:t>As one of fastest growing local authority areas in Scotland, Edinburgh is facing an ever increasing demand for Council services, outstripping the funds available to meet this demand. There are a number of projects on-going in the Council that try to address the resulting challenges, one of which aims to improve the way that Council interacts with residents, particularly in terms of dealing with complaints and reports of problems. At the moment, citizens can communicate with the Council using multiple 'channels': email, web forms, mobile apps, phone, post and face-to-face conversation. So-called "channel shift" is the policy of encouraging residents to use web forms in preference to other communication channels. In order to promote channel-shift, the Council is exploring a number of ideas, which are being developed across two distinct units, namely digital services and business intelligence. The Council has been recently building capacity to collect data and use sophisticated tools for managing and integrating it. My MSc project is hoping to contribute to internal resources for extracting business insights from analysing this data.</w:t>
      </w:r>
    </w:p>
    <w:p w:rsidR="00D43E40" w:rsidRDefault="00D43E40" w:rsidP="00D43E40">
      <w:r>
        <w:t>At this stage of the project, I have managed to carry out a few proof-of-concept analyses. One of these focused on a specific set of interactions, namely reports by residents of missed bin collections. One interesting question is whether there are patterns in what kind of people reports such problems and whereabouts in the city they are located. The Council uses the notion of 'user persona' to group residents into a number of categories, based on a combination of indicators including demographics, lifestyles, preferences and behaviour, drawing on data such as the Census, the Electoral Roll, house sale prices, and the ONS annual Expenditure and Family Survey. By combining CRM data with these personas, I was able to make clear who are primary users of the 'missed bin collection' reporting service, relative to each channel.</w:t>
      </w:r>
    </w:p>
    <w:p w:rsidR="00D43E40" w:rsidRDefault="00D43E40" w:rsidP="00D43E40">
      <w:r>
        <w:t>I am currently investigating a couple of further issues. One of those include cases where users tried using a web form, but for some reason switched to face-to-face or phone channel instead.</w:t>
      </w:r>
    </w:p>
    <w:p w:rsidR="00D43E40" w:rsidRDefault="00D43E40" w:rsidP="00D43E40">
      <w:r>
        <w:t>More broadly, I hope that my research will help the Council to ensure that transactions initiated via digital channels are dealt with effectively, as well as contributing to creating “success stories” and know-how within the Council for implementing transactions for services which do not yet support digital channels.</w:t>
      </w:r>
    </w:p>
    <w:p w:rsidR="00D43E40" w:rsidRDefault="00D43E40" w:rsidP="00667C9F"/>
    <w:p w:rsidR="00D43E40" w:rsidRPr="00667C9F" w:rsidRDefault="00D43E40" w:rsidP="00667C9F"/>
    <w:p w:rsidR="00E84F90" w:rsidRDefault="00E84F90" w:rsidP="00E84F90">
      <w:pPr>
        <w:pStyle w:val="Heading2"/>
      </w:pPr>
      <w:bookmarkStart w:id="1" w:name="_Toc425843527"/>
      <w:r>
        <w:lastRenderedPageBreak/>
        <w:t>Context</w:t>
      </w:r>
      <w:bookmarkEnd w:id="1"/>
    </w:p>
    <w:p w:rsidR="004D049A" w:rsidRPr="001E7E4F" w:rsidRDefault="005058C1" w:rsidP="004D049A">
      <w:pPr>
        <w:numPr>
          <w:ilvl w:val="0"/>
          <w:numId w:val="7"/>
        </w:numPr>
        <w:shd w:val="clear" w:color="auto" w:fill="FFFFFF"/>
        <w:spacing w:before="100" w:beforeAutospacing="1" w:after="100" w:afterAutospacing="1" w:line="240" w:lineRule="auto"/>
        <w:rPr>
          <w:rFonts w:eastAsia="Times New Roman" w:cs="Times New Roman"/>
          <w:color w:val="000000"/>
          <w:sz w:val="24"/>
          <w:szCs w:val="24"/>
          <w:lang w:eastAsia="en-GB"/>
        </w:rPr>
      </w:pPr>
      <w:r>
        <w:rPr>
          <w:rFonts w:eastAsia="Times New Roman" w:cs="Times New Roman"/>
          <w:color w:val="000000"/>
          <w:sz w:val="24"/>
          <w:szCs w:val="24"/>
          <w:lang w:eastAsia="en-GB"/>
        </w:rPr>
        <w:t>Context objective</w:t>
      </w:r>
      <w:r w:rsidR="004D049A" w:rsidRPr="001E7E4F">
        <w:rPr>
          <w:rFonts w:eastAsia="Times New Roman" w:cs="Times New Roman"/>
          <w:color w:val="000000"/>
          <w:sz w:val="24"/>
          <w:szCs w:val="24"/>
          <w:lang w:eastAsia="en-GB"/>
        </w:rPr>
        <w:t xml:space="preserve">: </w:t>
      </w:r>
      <w:r w:rsidR="00120282">
        <w:rPr>
          <w:rFonts w:eastAsia="Times New Roman" w:cs="Times New Roman"/>
          <w:color w:val="000000"/>
          <w:sz w:val="24"/>
          <w:szCs w:val="24"/>
          <w:lang w:eastAsia="en-GB"/>
        </w:rPr>
        <w:t xml:space="preserve">the Council has </w:t>
      </w:r>
      <w:r w:rsidR="003A7EE3">
        <w:rPr>
          <w:rFonts w:eastAsia="Times New Roman" w:cs="Times New Roman"/>
          <w:color w:val="000000"/>
          <w:sz w:val="24"/>
          <w:szCs w:val="24"/>
          <w:lang w:eastAsia="en-GB"/>
        </w:rPr>
        <w:t>been recently collecting data in a CRM system</w:t>
      </w:r>
      <w:r w:rsidR="00120282">
        <w:rPr>
          <w:rFonts w:eastAsia="Times New Roman" w:cs="Times New Roman"/>
          <w:color w:val="000000"/>
          <w:sz w:val="24"/>
          <w:szCs w:val="24"/>
          <w:lang w:eastAsia="en-GB"/>
        </w:rPr>
        <w:t xml:space="preserve">, but </w:t>
      </w:r>
      <w:r w:rsidR="003A7EE3">
        <w:rPr>
          <w:rFonts w:eastAsia="Times New Roman" w:cs="Times New Roman"/>
          <w:color w:val="000000"/>
          <w:sz w:val="24"/>
          <w:szCs w:val="24"/>
          <w:lang w:eastAsia="en-GB"/>
        </w:rPr>
        <w:t>at this stage it is not being analysed or used internally. The purpose is to create know-how within the Council, success stories to guide the use of CRM.</w:t>
      </w:r>
    </w:p>
    <w:p w:rsidR="003A7EE3" w:rsidRDefault="003A7EE3" w:rsidP="004D049A">
      <w:pPr>
        <w:numPr>
          <w:ilvl w:val="0"/>
          <w:numId w:val="7"/>
        </w:numPr>
        <w:shd w:val="clear" w:color="auto" w:fill="FFFFFF"/>
        <w:spacing w:before="100" w:beforeAutospacing="1" w:after="100" w:afterAutospacing="1" w:line="240" w:lineRule="auto"/>
        <w:rPr>
          <w:rFonts w:eastAsia="Times New Roman" w:cs="Times New Roman"/>
          <w:color w:val="000000"/>
          <w:sz w:val="24"/>
          <w:szCs w:val="24"/>
          <w:lang w:eastAsia="en-GB"/>
        </w:rPr>
      </w:pPr>
      <w:r>
        <w:rPr>
          <w:rFonts w:eastAsia="Times New Roman" w:cs="Times New Roman"/>
          <w:color w:val="000000"/>
          <w:sz w:val="24"/>
          <w:szCs w:val="24"/>
          <w:lang w:eastAsia="en-GB"/>
        </w:rPr>
        <w:t>Use Mosaic personas in the process</w:t>
      </w:r>
    </w:p>
    <w:p w:rsidR="004D049A" w:rsidRPr="001E7E4F" w:rsidRDefault="004D049A" w:rsidP="004D049A">
      <w:pPr>
        <w:numPr>
          <w:ilvl w:val="0"/>
          <w:numId w:val="7"/>
        </w:numPr>
        <w:shd w:val="clear" w:color="auto" w:fill="FFFFFF"/>
        <w:spacing w:before="100" w:beforeAutospacing="1" w:after="100" w:afterAutospacing="1" w:line="240" w:lineRule="auto"/>
        <w:rPr>
          <w:rFonts w:eastAsia="Times New Roman" w:cs="Times New Roman"/>
          <w:color w:val="000000"/>
          <w:sz w:val="24"/>
          <w:szCs w:val="24"/>
          <w:lang w:eastAsia="en-GB"/>
        </w:rPr>
      </w:pPr>
      <w:r w:rsidRPr="001E7E4F">
        <w:rPr>
          <w:rFonts w:eastAsia="Times New Roman" w:cs="Times New Roman"/>
          <w:color w:val="000000"/>
          <w:sz w:val="24"/>
          <w:szCs w:val="24"/>
          <w:lang w:eastAsia="en-GB"/>
        </w:rPr>
        <w:t xml:space="preserve">Use BI tools and </w:t>
      </w:r>
      <w:r w:rsidR="00361A51">
        <w:rPr>
          <w:rFonts w:eastAsia="Times New Roman" w:cs="Times New Roman"/>
          <w:color w:val="000000"/>
          <w:sz w:val="24"/>
          <w:szCs w:val="24"/>
          <w:lang w:eastAsia="en-GB"/>
        </w:rPr>
        <w:t>design practices in the process</w:t>
      </w:r>
    </w:p>
    <w:p w:rsidR="004D049A" w:rsidRPr="001E7E4F" w:rsidRDefault="00361A51" w:rsidP="004D049A">
      <w:pPr>
        <w:numPr>
          <w:ilvl w:val="0"/>
          <w:numId w:val="7"/>
        </w:numPr>
        <w:shd w:val="clear" w:color="auto" w:fill="FFFFFF"/>
        <w:spacing w:before="100" w:beforeAutospacing="1" w:after="100" w:afterAutospacing="1" w:line="240" w:lineRule="auto"/>
        <w:rPr>
          <w:rFonts w:eastAsia="Times New Roman" w:cs="Times New Roman"/>
          <w:color w:val="000000"/>
          <w:sz w:val="24"/>
          <w:szCs w:val="24"/>
          <w:lang w:eastAsia="en-GB"/>
        </w:rPr>
      </w:pPr>
      <w:r>
        <w:rPr>
          <w:rFonts w:eastAsia="Times New Roman" w:cs="Times New Roman"/>
          <w:color w:val="000000"/>
          <w:sz w:val="24"/>
          <w:szCs w:val="24"/>
          <w:lang w:eastAsia="en-GB"/>
        </w:rPr>
        <w:t>Work with CRM data</w:t>
      </w:r>
      <w:r w:rsidR="00BF5071">
        <w:rPr>
          <w:rFonts w:eastAsia="Times New Roman" w:cs="Times New Roman"/>
          <w:color w:val="000000"/>
          <w:sz w:val="24"/>
          <w:szCs w:val="24"/>
          <w:lang w:eastAsia="en-GB"/>
        </w:rPr>
        <w:t xml:space="preserve"> and IBM Cognos</w:t>
      </w:r>
    </w:p>
    <w:p w:rsidR="00E84F90" w:rsidRDefault="00E84F90" w:rsidP="00E84F90">
      <w:pPr>
        <w:pStyle w:val="Heading2"/>
      </w:pPr>
      <w:bookmarkStart w:id="2" w:name="_Toc425843528"/>
      <w:r>
        <w:t>Objective of the project</w:t>
      </w:r>
      <w:bookmarkEnd w:id="2"/>
    </w:p>
    <w:p w:rsidR="00120282" w:rsidRDefault="003A7EE3" w:rsidP="004D049A">
      <w:pPr>
        <w:numPr>
          <w:ilvl w:val="0"/>
          <w:numId w:val="6"/>
        </w:numPr>
        <w:shd w:val="clear" w:color="auto" w:fill="FFFFFF"/>
        <w:spacing w:before="100" w:beforeAutospacing="1" w:after="100" w:afterAutospacing="1" w:line="240" w:lineRule="auto"/>
        <w:rPr>
          <w:rFonts w:eastAsia="Times New Roman" w:cs="Times New Roman"/>
          <w:color w:val="000000"/>
          <w:sz w:val="24"/>
          <w:szCs w:val="24"/>
          <w:lang w:eastAsia="en-GB"/>
        </w:rPr>
      </w:pPr>
      <w:r>
        <w:rPr>
          <w:rFonts w:eastAsia="Times New Roman" w:cs="Times New Roman"/>
          <w:color w:val="000000"/>
          <w:sz w:val="24"/>
          <w:szCs w:val="24"/>
          <w:lang w:eastAsia="en-GB"/>
        </w:rPr>
        <w:t>Using data analysis try to answer questions, generate recommendations for implementation of web-forms, new transactions, improvement of existing web-forms</w:t>
      </w:r>
    </w:p>
    <w:p w:rsidR="00E84F90" w:rsidRDefault="00E84F90" w:rsidP="00E84F90">
      <w:pPr>
        <w:pStyle w:val="Heading2"/>
      </w:pPr>
      <w:bookmarkStart w:id="3" w:name="_Toc425843529"/>
      <w:r>
        <w:t>Thesis structure</w:t>
      </w:r>
      <w:bookmarkEnd w:id="3"/>
    </w:p>
    <w:p w:rsidR="00361A51" w:rsidRDefault="00361A51" w:rsidP="00361A51"/>
    <w:p w:rsidR="005058C1" w:rsidRDefault="005058C1">
      <w:r>
        <w:br w:type="page"/>
      </w:r>
    </w:p>
    <w:p w:rsidR="004E38B1" w:rsidRDefault="004E38B1" w:rsidP="004E38B1">
      <w:pPr>
        <w:pStyle w:val="Heading1"/>
      </w:pPr>
      <w:bookmarkStart w:id="4" w:name="_Toc425843530"/>
      <w:r>
        <w:lastRenderedPageBreak/>
        <w:t>Background</w:t>
      </w:r>
      <w:bookmarkEnd w:id="4"/>
    </w:p>
    <w:p w:rsidR="00667C9F" w:rsidRPr="00667C9F" w:rsidRDefault="00667C9F" w:rsidP="00667C9F">
      <w:r w:rsidRPr="00667C9F">
        <w:t>background to the project, previous work, exposition of relevant literature, setting of the work in the proper context. This should contain sufficient information to allow the reader to appreciate the contribution you have made.</w:t>
      </w:r>
    </w:p>
    <w:p w:rsidR="00E0153F" w:rsidRPr="00E0153F" w:rsidRDefault="00E0153F" w:rsidP="00E0153F"/>
    <w:p w:rsidR="004D049A" w:rsidRDefault="00E0153F" w:rsidP="00E84F90">
      <w:pPr>
        <w:pStyle w:val="Heading2"/>
      </w:pPr>
      <w:bookmarkStart w:id="5" w:name="_Toc425843532"/>
      <w:r>
        <w:t>D</w:t>
      </w:r>
      <w:r w:rsidR="004D049A">
        <w:t>esign</w:t>
      </w:r>
      <w:bookmarkEnd w:id="5"/>
    </w:p>
    <w:p w:rsidR="00DB6DB6" w:rsidRDefault="00DB6DB6" w:rsidP="00DB6DB6"/>
    <w:p w:rsidR="006B598D" w:rsidRDefault="006B598D" w:rsidP="00DB6DB6"/>
    <w:p w:rsidR="006B598D" w:rsidRPr="00DB6DB6" w:rsidRDefault="006B598D" w:rsidP="00DB6DB6"/>
    <w:p w:rsidR="004D049A" w:rsidRDefault="00E84F90" w:rsidP="00E0153F">
      <w:pPr>
        <w:pStyle w:val="Heading3"/>
      </w:pPr>
      <w:bookmarkStart w:id="6" w:name="_Toc425843534"/>
      <w:r>
        <w:t>Human-driven design</w:t>
      </w:r>
      <w:bookmarkEnd w:id="6"/>
    </w:p>
    <w:p w:rsidR="00E0153F" w:rsidRDefault="00E0153F" w:rsidP="00E0153F"/>
    <w:p w:rsidR="00E0153F" w:rsidRDefault="00E0153F" w:rsidP="00E0153F"/>
    <w:p w:rsidR="00E0153F" w:rsidRPr="00E0153F" w:rsidRDefault="00E0153F" w:rsidP="00E0153F"/>
    <w:p w:rsidR="004D049A" w:rsidRPr="004D049A" w:rsidRDefault="004D049A" w:rsidP="00436A08">
      <w:pPr>
        <w:pStyle w:val="Heading3"/>
      </w:pPr>
      <w:bookmarkStart w:id="7" w:name="_Toc425843535"/>
      <w:r>
        <w:t>User Centered Design</w:t>
      </w:r>
      <w:bookmarkEnd w:id="7"/>
    </w:p>
    <w:p w:rsidR="004D049A" w:rsidRDefault="004D049A" w:rsidP="004D049A">
      <w:pPr>
        <w:pStyle w:val="Heading4"/>
      </w:pPr>
      <w:r>
        <w:t>Tools and practices</w:t>
      </w:r>
    </w:p>
    <w:p w:rsidR="004D049A" w:rsidRPr="001E7E4F" w:rsidRDefault="004D049A" w:rsidP="004D049A">
      <w:pPr>
        <w:shd w:val="clear" w:color="auto" w:fill="FFFFFF"/>
        <w:spacing w:before="100" w:beforeAutospacing="1" w:after="100" w:afterAutospacing="1" w:line="240" w:lineRule="auto"/>
        <w:rPr>
          <w:rFonts w:eastAsia="Times New Roman" w:cs="Times New Roman"/>
          <w:color w:val="000000"/>
          <w:sz w:val="24"/>
          <w:szCs w:val="24"/>
          <w:lang w:eastAsia="en-GB"/>
        </w:rPr>
      </w:pPr>
      <w:r w:rsidRPr="001E7E4F">
        <w:rPr>
          <w:rFonts w:eastAsia="Times New Roman" w:cs="Times New Roman"/>
          <w:color w:val="000000"/>
          <w:sz w:val="24"/>
          <w:szCs w:val="24"/>
          <w:lang w:eastAsia="en-GB"/>
        </w:rPr>
        <w:t>Design tools:</w:t>
      </w:r>
    </w:p>
    <w:p w:rsidR="004D049A" w:rsidRPr="001E7E4F" w:rsidRDefault="004D049A" w:rsidP="004D049A">
      <w:pPr>
        <w:numPr>
          <w:ilvl w:val="0"/>
          <w:numId w:val="4"/>
        </w:numPr>
        <w:shd w:val="clear" w:color="auto" w:fill="FFFFFF"/>
        <w:spacing w:before="100" w:beforeAutospacing="1" w:after="100" w:afterAutospacing="1" w:line="240" w:lineRule="auto"/>
        <w:rPr>
          <w:rFonts w:eastAsia="Times New Roman" w:cs="Times New Roman"/>
          <w:color w:val="000000"/>
          <w:sz w:val="24"/>
          <w:szCs w:val="24"/>
          <w:lang w:eastAsia="en-GB"/>
        </w:rPr>
      </w:pPr>
      <w:r w:rsidRPr="001E7E4F">
        <w:rPr>
          <w:rFonts w:eastAsia="Times New Roman" w:cs="Times New Roman"/>
          <w:color w:val="000000"/>
          <w:sz w:val="24"/>
          <w:szCs w:val="24"/>
          <w:lang w:eastAsia="en-GB"/>
        </w:rPr>
        <w:t xml:space="preserve">Ethnographical methods </w:t>
      </w:r>
    </w:p>
    <w:p w:rsidR="004D049A" w:rsidRPr="001E7E4F" w:rsidRDefault="004D049A" w:rsidP="004D049A">
      <w:pPr>
        <w:numPr>
          <w:ilvl w:val="1"/>
          <w:numId w:val="4"/>
        </w:numPr>
        <w:shd w:val="clear" w:color="auto" w:fill="FFFFFF"/>
        <w:spacing w:before="100" w:beforeAutospacing="1" w:after="100" w:afterAutospacing="1" w:line="240" w:lineRule="auto"/>
        <w:rPr>
          <w:rFonts w:eastAsia="Times New Roman" w:cs="Times New Roman"/>
          <w:color w:val="000000"/>
          <w:sz w:val="24"/>
          <w:szCs w:val="24"/>
          <w:lang w:eastAsia="en-GB"/>
        </w:rPr>
      </w:pPr>
      <w:r w:rsidRPr="001E7E4F">
        <w:rPr>
          <w:rFonts w:eastAsia="Times New Roman" w:cs="Times New Roman"/>
          <w:color w:val="000000"/>
          <w:sz w:val="24"/>
          <w:szCs w:val="24"/>
          <w:lang w:eastAsia="en-GB"/>
        </w:rPr>
        <w:t>Interviews/surveys</w:t>
      </w:r>
    </w:p>
    <w:p w:rsidR="004D049A" w:rsidRPr="001E7E4F" w:rsidRDefault="004D049A" w:rsidP="004D049A">
      <w:pPr>
        <w:numPr>
          <w:ilvl w:val="1"/>
          <w:numId w:val="4"/>
        </w:numPr>
        <w:shd w:val="clear" w:color="auto" w:fill="FFFFFF"/>
        <w:spacing w:before="100" w:beforeAutospacing="1" w:after="100" w:afterAutospacing="1" w:line="240" w:lineRule="auto"/>
        <w:rPr>
          <w:rFonts w:eastAsia="Times New Roman" w:cs="Times New Roman"/>
          <w:color w:val="000000"/>
          <w:sz w:val="24"/>
          <w:szCs w:val="24"/>
          <w:lang w:eastAsia="en-GB"/>
        </w:rPr>
      </w:pPr>
      <w:r w:rsidRPr="001E7E4F">
        <w:rPr>
          <w:rFonts w:eastAsia="Times New Roman" w:cs="Times New Roman"/>
          <w:color w:val="000000"/>
          <w:sz w:val="24"/>
          <w:szCs w:val="24"/>
          <w:lang w:eastAsia="en-GB"/>
        </w:rPr>
        <w:t>…</w:t>
      </w:r>
    </w:p>
    <w:p w:rsidR="004D049A" w:rsidRPr="001E7E4F" w:rsidRDefault="004D049A" w:rsidP="004D049A">
      <w:pPr>
        <w:numPr>
          <w:ilvl w:val="0"/>
          <w:numId w:val="4"/>
        </w:numPr>
        <w:shd w:val="clear" w:color="auto" w:fill="FFFFFF"/>
        <w:spacing w:before="100" w:beforeAutospacing="1" w:after="100" w:afterAutospacing="1" w:line="240" w:lineRule="auto"/>
        <w:rPr>
          <w:rFonts w:eastAsia="Times New Roman" w:cs="Times New Roman"/>
          <w:color w:val="000000"/>
          <w:sz w:val="24"/>
          <w:szCs w:val="24"/>
          <w:lang w:eastAsia="en-GB"/>
        </w:rPr>
      </w:pPr>
      <w:r w:rsidRPr="001E7E4F">
        <w:rPr>
          <w:rFonts w:eastAsia="Times New Roman" w:cs="Times New Roman"/>
          <w:color w:val="000000"/>
          <w:sz w:val="24"/>
          <w:szCs w:val="24"/>
          <w:lang w:eastAsia="en-GB"/>
        </w:rPr>
        <w:t xml:space="preserve">Usability inspection methods (as early as possible): </w:t>
      </w:r>
    </w:p>
    <w:p w:rsidR="004D049A" w:rsidRPr="001E7E4F" w:rsidRDefault="004D049A" w:rsidP="004D049A">
      <w:pPr>
        <w:numPr>
          <w:ilvl w:val="1"/>
          <w:numId w:val="4"/>
        </w:numPr>
        <w:shd w:val="clear" w:color="auto" w:fill="FFFFFF"/>
        <w:spacing w:before="100" w:beforeAutospacing="1" w:after="100" w:afterAutospacing="1" w:line="240" w:lineRule="auto"/>
        <w:rPr>
          <w:rFonts w:eastAsia="Times New Roman" w:cs="Times New Roman"/>
          <w:color w:val="000000"/>
          <w:sz w:val="24"/>
          <w:szCs w:val="24"/>
          <w:lang w:eastAsia="en-GB"/>
        </w:rPr>
      </w:pPr>
      <w:r w:rsidRPr="001E7E4F">
        <w:rPr>
          <w:rFonts w:eastAsia="Times New Roman" w:cs="Times New Roman"/>
          <w:color w:val="000000"/>
          <w:sz w:val="24"/>
          <w:szCs w:val="24"/>
          <w:lang w:eastAsia="en-GB"/>
        </w:rPr>
        <w:t>Heuristic evaluation</w:t>
      </w:r>
    </w:p>
    <w:p w:rsidR="004D049A" w:rsidRPr="001E7E4F" w:rsidRDefault="004D049A" w:rsidP="004D049A">
      <w:pPr>
        <w:numPr>
          <w:ilvl w:val="1"/>
          <w:numId w:val="4"/>
        </w:numPr>
        <w:shd w:val="clear" w:color="auto" w:fill="FFFFFF"/>
        <w:spacing w:before="100" w:beforeAutospacing="1" w:after="100" w:afterAutospacing="1" w:line="240" w:lineRule="auto"/>
        <w:rPr>
          <w:rFonts w:eastAsia="Times New Roman" w:cs="Times New Roman"/>
          <w:color w:val="000000"/>
          <w:sz w:val="24"/>
          <w:szCs w:val="24"/>
          <w:lang w:eastAsia="en-GB"/>
        </w:rPr>
      </w:pPr>
      <w:r w:rsidRPr="001E7E4F">
        <w:rPr>
          <w:rFonts w:eastAsia="Times New Roman" w:cs="Times New Roman"/>
          <w:color w:val="000000"/>
          <w:sz w:val="24"/>
          <w:szCs w:val="24"/>
          <w:lang w:eastAsia="en-GB"/>
        </w:rPr>
        <w:t>cognitive walkthroughs</w:t>
      </w:r>
    </w:p>
    <w:p w:rsidR="004D049A" w:rsidRPr="001E7E4F" w:rsidRDefault="004D049A" w:rsidP="004D049A">
      <w:pPr>
        <w:numPr>
          <w:ilvl w:val="0"/>
          <w:numId w:val="4"/>
        </w:numPr>
        <w:shd w:val="clear" w:color="auto" w:fill="FFFFFF"/>
        <w:spacing w:before="100" w:beforeAutospacing="1" w:after="100" w:afterAutospacing="1" w:line="240" w:lineRule="auto"/>
        <w:rPr>
          <w:rFonts w:eastAsia="Times New Roman" w:cs="Times New Roman"/>
          <w:color w:val="000000"/>
          <w:sz w:val="24"/>
          <w:szCs w:val="24"/>
          <w:lang w:eastAsia="en-GB"/>
        </w:rPr>
      </w:pPr>
      <w:r w:rsidRPr="001E7E4F">
        <w:rPr>
          <w:rFonts w:eastAsia="Times New Roman" w:cs="Times New Roman"/>
          <w:color w:val="000000"/>
          <w:sz w:val="24"/>
          <w:szCs w:val="24"/>
          <w:lang w:eastAsia="en-GB"/>
        </w:rPr>
        <w:t xml:space="preserve">Usability testing methods (later on, after some ground was established): </w:t>
      </w:r>
    </w:p>
    <w:p w:rsidR="004D049A" w:rsidRPr="001E7E4F" w:rsidRDefault="004D049A" w:rsidP="004D049A">
      <w:pPr>
        <w:numPr>
          <w:ilvl w:val="1"/>
          <w:numId w:val="4"/>
        </w:numPr>
        <w:shd w:val="clear" w:color="auto" w:fill="FFFFFF"/>
        <w:spacing w:before="100" w:beforeAutospacing="1" w:after="100" w:afterAutospacing="1" w:line="240" w:lineRule="auto"/>
        <w:rPr>
          <w:rFonts w:eastAsia="Times New Roman" w:cs="Times New Roman"/>
          <w:color w:val="000000"/>
          <w:sz w:val="24"/>
          <w:szCs w:val="24"/>
          <w:lang w:eastAsia="en-GB"/>
        </w:rPr>
      </w:pPr>
      <w:r w:rsidRPr="001E7E4F">
        <w:rPr>
          <w:rFonts w:eastAsia="Times New Roman" w:cs="Times New Roman"/>
          <w:color w:val="000000"/>
          <w:sz w:val="24"/>
          <w:szCs w:val="24"/>
          <w:lang w:eastAsia="en-GB"/>
        </w:rPr>
        <w:t xml:space="preserve">Qualitative </w:t>
      </w:r>
    </w:p>
    <w:p w:rsidR="004D049A" w:rsidRPr="001E7E4F" w:rsidRDefault="004D049A" w:rsidP="004D049A">
      <w:pPr>
        <w:numPr>
          <w:ilvl w:val="2"/>
          <w:numId w:val="4"/>
        </w:numPr>
        <w:shd w:val="clear" w:color="auto" w:fill="FFFFFF"/>
        <w:spacing w:before="100" w:beforeAutospacing="1" w:after="100" w:afterAutospacing="1" w:line="240" w:lineRule="auto"/>
        <w:rPr>
          <w:rFonts w:eastAsia="Times New Roman" w:cs="Times New Roman"/>
          <w:color w:val="000000"/>
          <w:sz w:val="24"/>
          <w:szCs w:val="24"/>
          <w:lang w:eastAsia="en-GB"/>
        </w:rPr>
      </w:pPr>
      <w:r w:rsidRPr="001E7E4F">
        <w:rPr>
          <w:rFonts w:eastAsia="Times New Roman" w:cs="Times New Roman"/>
          <w:color w:val="000000"/>
          <w:sz w:val="24"/>
          <w:szCs w:val="24"/>
          <w:lang w:eastAsia="en-GB"/>
        </w:rPr>
        <w:t>In-person testing (so-called hallway testing)</w:t>
      </w:r>
    </w:p>
    <w:p w:rsidR="004D049A" w:rsidRPr="001E7E4F" w:rsidRDefault="004D049A" w:rsidP="004D049A">
      <w:pPr>
        <w:numPr>
          <w:ilvl w:val="2"/>
          <w:numId w:val="4"/>
        </w:numPr>
        <w:shd w:val="clear" w:color="auto" w:fill="FFFFFF"/>
        <w:spacing w:before="100" w:beforeAutospacing="1" w:after="100" w:afterAutospacing="1" w:line="240" w:lineRule="auto"/>
        <w:rPr>
          <w:rFonts w:eastAsia="Times New Roman" w:cs="Times New Roman"/>
          <w:color w:val="000000"/>
          <w:sz w:val="24"/>
          <w:szCs w:val="24"/>
          <w:lang w:eastAsia="en-GB"/>
        </w:rPr>
      </w:pPr>
      <w:r w:rsidRPr="001E7E4F">
        <w:rPr>
          <w:rFonts w:eastAsia="Times New Roman" w:cs="Times New Roman"/>
          <w:color w:val="000000"/>
          <w:sz w:val="24"/>
          <w:szCs w:val="24"/>
          <w:lang w:eastAsia="en-GB"/>
        </w:rPr>
        <w:t>Remote testing</w:t>
      </w:r>
    </w:p>
    <w:p w:rsidR="004D049A" w:rsidRPr="001E7E4F" w:rsidRDefault="004D049A" w:rsidP="004D049A">
      <w:pPr>
        <w:numPr>
          <w:ilvl w:val="1"/>
          <w:numId w:val="4"/>
        </w:numPr>
        <w:shd w:val="clear" w:color="auto" w:fill="FFFFFF"/>
        <w:spacing w:before="100" w:beforeAutospacing="1" w:after="100" w:afterAutospacing="1" w:line="240" w:lineRule="auto"/>
        <w:rPr>
          <w:rFonts w:eastAsia="Times New Roman" w:cs="Times New Roman"/>
          <w:color w:val="000000"/>
          <w:sz w:val="24"/>
          <w:szCs w:val="24"/>
          <w:lang w:eastAsia="en-GB"/>
        </w:rPr>
      </w:pPr>
      <w:r w:rsidRPr="001E7E4F">
        <w:rPr>
          <w:rFonts w:eastAsia="Times New Roman" w:cs="Times New Roman"/>
          <w:color w:val="000000"/>
          <w:sz w:val="24"/>
          <w:szCs w:val="24"/>
          <w:lang w:eastAsia="en-GB"/>
        </w:rPr>
        <w:t xml:space="preserve">Quantitative </w:t>
      </w:r>
    </w:p>
    <w:p w:rsidR="004D049A" w:rsidRPr="001E7E4F" w:rsidRDefault="004D049A" w:rsidP="004D049A">
      <w:pPr>
        <w:numPr>
          <w:ilvl w:val="2"/>
          <w:numId w:val="4"/>
        </w:numPr>
        <w:shd w:val="clear" w:color="auto" w:fill="FFFFFF"/>
        <w:spacing w:before="100" w:beforeAutospacing="1" w:after="100" w:afterAutospacing="1" w:line="240" w:lineRule="auto"/>
        <w:rPr>
          <w:rFonts w:eastAsia="Times New Roman" w:cs="Times New Roman"/>
          <w:color w:val="000000"/>
          <w:sz w:val="24"/>
          <w:szCs w:val="24"/>
          <w:lang w:eastAsia="en-GB"/>
        </w:rPr>
      </w:pPr>
      <w:r w:rsidRPr="001E7E4F">
        <w:rPr>
          <w:rFonts w:eastAsia="Times New Roman" w:cs="Times New Roman"/>
          <w:color w:val="000000"/>
          <w:sz w:val="24"/>
          <w:szCs w:val="24"/>
          <w:lang w:eastAsia="en-GB"/>
        </w:rPr>
        <w:t>comparison test (a-b testing)</w:t>
      </w:r>
    </w:p>
    <w:p w:rsidR="004D049A" w:rsidRPr="001E7E4F" w:rsidRDefault="004D049A" w:rsidP="004D049A">
      <w:pPr>
        <w:numPr>
          <w:ilvl w:val="2"/>
          <w:numId w:val="4"/>
        </w:numPr>
        <w:shd w:val="clear" w:color="auto" w:fill="FFFFFF"/>
        <w:spacing w:before="100" w:beforeAutospacing="1" w:after="100" w:afterAutospacing="1" w:line="240" w:lineRule="auto"/>
        <w:rPr>
          <w:rFonts w:eastAsia="Times New Roman" w:cs="Times New Roman"/>
          <w:color w:val="000000"/>
          <w:sz w:val="24"/>
          <w:szCs w:val="24"/>
          <w:lang w:eastAsia="en-GB"/>
        </w:rPr>
      </w:pPr>
      <w:r w:rsidRPr="001E7E4F">
        <w:rPr>
          <w:rFonts w:eastAsia="Times New Roman" w:cs="Times New Roman"/>
          <w:color w:val="000000"/>
          <w:sz w:val="24"/>
          <w:szCs w:val="24"/>
          <w:lang w:eastAsia="en-GB"/>
        </w:rPr>
        <w:t>Success rate</w:t>
      </w:r>
    </w:p>
    <w:p w:rsidR="004D049A" w:rsidRPr="001E7E4F" w:rsidRDefault="004D049A" w:rsidP="004D049A">
      <w:pPr>
        <w:numPr>
          <w:ilvl w:val="2"/>
          <w:numId w:val="4"/>
        </w:numPr>
        <w:shd w:val="clear" w:color="auto" w:fill="FFFFFF"/>
        <w:spacing w:before="100" w:beforeAutospacing="1" w:after="100" w:afterAutospacing="1" w:line="240" w:lineRule="auto"/>
        <w:rPr>
          <w:rFonts w:eastAsia="Times New Roman" w:cs="Times New Roman"/>
          <w:color w:val="000000"/>
          <w:sz w:val="24"/>
          <w:szCs w:val="24"/>
          <w:lang w:eastAsia="en-GB"/>
        </w:rPr>
      </w:pPr>
      <w:r w:rsidRPr="001E7E4F">
        <w:rPr>
          <w:rFonts w:eastAsia="Times New Roman" w:cs="Times New Roman"/>
          <w:color w:val="000000"/>
          <w:sz w:val="24"/>
          <w:szCs w:val="24"/>
          <w:lang w:eastAsia="en-GB"/>
        </w:rPr>
        <w:t>task scenarios</w:t>
      </w:r>
    </w:p>
    <w:p w:rsidR="004D049A" w:rsidRPr="001E7E4F" w:rsidRDefault="004D049A" w:rsidP="004D049A">
      <w:pPr>
        <w:numPr>
          <w:ilvl w:val="0"/>
          <w:numId w:val="4"/>
        </w:numPr>
        <w:shd w:val="clear" w:color="auto" w:fill="FFFFFF"/>
        <w:spacing w:before="100" w:beforeAutospacing="1" w:after="100" w:afterAutospacing="1" w:line="240" w:lineRule="auto"/>
        <w:rPr>
          <w:rFonts w:eastAsia="Times New Roman" w:cs="Times New Roman"/>
          <w:color w:val="000000"/>
          <w:sz w:val="24"/>
          <w:szCs w:val="24"/>
          <w:lang w:eastAsia="en-GB"/>
        </w:rPr>
      </w:pPr>
      <w:r w:rsidRPr="001E7E4F">
        <w:rPr>
          <w:rFonts w:eastAsia="Times New Roman" w:cs="Times New Roman"/>
          <w:color w:val="000000"/>
          <w:sz w:val="24"/>
          <w:szCs w:val="24"/>
          <w:lang w:eastAsia="en-GB"/>
        </w:rPr>
        <w:t xml:space="preserve">prototypes </w:t>
      </w:r>
    </w:p>
    <w:p w:rsidR="004D049A" w:rsidRPr="001E7E4F" w:rsidRDefault="004D049A" w:rsidP="004D049A">
      <w:pPr>
        <w:numPr>
          <w:ilvl w:val="1"/>
          <w:numId w:val="4"/>
        </w:numPr>
        <w:shd w:val="clear" w:color="auto" w:fill="FFFFFF"/>
        <w:spacing w:before="100" w:beforeAutospacing="1" w:after="100" w:afterAutospacing="1" w:line="240" w:lineRule="auto"/>
        <w:rPr>
          <w:rFonts w:eastAsia="Times New Roman" w:cs="Times New Roman"/>
          <w:color w:val="000000"/>
          <w:sz w:val="24"/>
          <w:szCs w:val="24"/>
          <w:lang w:eastAsia="en-GB"/>
        </w:rPr>
      </w:pPr>
      <w:r w:rsidRPr="001E7E4F">
        <w:rPr>
          <w:rFonts w:eastAsia="Times New Roman" w:cs="Times New Roman"/>
          <w:color w:val="000000"/>
          <w:sz w:val="24"/>
          <w:szCs w:val="24"/>
          <w:lang w:eastAsia="en-GB"/>
        </w:rPr>
        <w:t>“low-fidelity” – as early as possible</w:t>
      </w:r>
    </w:p>
    <w:p w:rsidR="004D049A" w:rsidRPr="001E7E4F" w:rsidRDefault="004D049A" w:rsidP="004D049A">
      <w:pPr>
        <w:numPr>
          <w:ilvl w:val="1"/>
          <w:numId w:val="4"/>
        </w:numPr>
        <w:shd w:val="clear" w:color="auto" w:fill="FFFFFF"/>
        <w:spacing w:before="100" w:beforeAutospacing="1" w:after="100" w:afterAutospacing="1" w:line="240" w:lineRule="auto"/>
        <w:rPr>
          <w:rFonts w:eastAsia="Times New Roman" w:cs="Times New Roman"/>
          <w:color w:val="000000"/>
          <w:sz w:val="24"/>
          <w:szCs w:val="24"/>
          <w:lang w:eastAsia="en-GB"/>
        </w:rPr>
      </w:pPr>
      <w:r w:rsidRPr="001E7E4F">
        <w:rPr>
          <w:rFonts w:eastAsia="Times New Roman" w:cs="Times New Roman"/>
          <w:color w:val="000000"/>
          <w:sz w:val="24"/>
          <w:szCs w:val="24"/>
          <w:lang w:eastAsia="en-GB"/>
        </w:rPr>
        <w:t>“high-fidelity” – later on, after some ground was established</w:t>
      </w:r>
    </w:p>
    <w:p w:rsidR="004D049A" w:rsidRPr="001E7E4F" w:rsidRDefault="004D049A" w:rsidP="004D049A">
      <w:pPr>
        <w:numPr>
          <w:ilvl w:val="0"/>
          <w:numId w:val="4"/>
        </w:numPr>
        <w:shd w:val="clear" w:color="auto" w:fill="FFFFFF"/>
        <w:spacing w:before="100" w:beforeAutospacing="1" w:after="100" w:afterAutospacing="1" w:line="240" w:lineRule="auto"/>
        <w:rPr>
          <w:rFonts w:eastAsia="Times New Roman" w:cs="Times New Roman"/>
          <w:color w:val="000000"/>
          <w:sz w:val="24"/>
          <w:szCs w:val="24"/>
          <w:lang w:eastAsia="en-GB"/>
        </w:rPr>
      </w:pPr>
      <w:r w:rsidRPr="001E7E4F">
        <w:rPr>
          <w:rFonts w:eastAsia="Times New Roman" w:cs="Times New Roman"/>
          <w:color w:val="000000"/>
          <w:sz w:val="24"/>
          <w:szCs w:val="24"/>
          <w:lang w:eastAsia="en-GB"/>
        </w:rPr>
        <w:t>participatory workshop (focus group)</w:t>
      </w:r>
    </w:p>
    <w:p w:rsidR="004D049A" w:rsidRPr="001E7E4F" w:rsidRDefault="004D049A" w:rsidP="004D049A">
      <w:pPr>
        <w:numPr>
          <w:ilvl w:val="0"/>
          <w:numId w:val="4"/>
        </w:numPr>
        <w:shd w:val="clear" w:color="auto" w:fill="FFFFFF"/>
        <w:spacing w:before="100" w:beforeAutospacing="1" w:after="100" w:afterAutospacing="1" w:line="240" w:lineRule="auto"/>
        <w:rPr>
          <w:rFonts w:eastAsia="Times New Roman" w:cs="Times New Roman"/>
          <w:color w:val="000000"/>
          <w:sz w:val="24"/>
          <w:szCs w:val="24"/>
          <w:lang w:eastAsia="en-GB"/>
        </w:rPr>
      </w:pPr>
      <w:r w:rsidRPr="001E7E4F">
        <w:rPr>
          <w:rFonts w:eastAsia="Times New Roman" w:cs="Times New Roman"/>
          <w:color w:val="000000"/>
          <w:sz w:val="24"/>
          <w:szCs w:val="24"/>
          <w:lang w:eastAsia="en-GB"/>
        </w:rPr>
        <w:t>Think a-loud technique</w:t>
      </w:r>
    </w:p>
    <w:p w:rsidR="004D049A" w:rsidRPr="001E7E4F" w:rsidRDefault="004D049A" w:rsidP="004D049A">
      <w:pPr>
        <w:numPr>
          <w:ilvl w:val="0"/>
          <w:numId w:val="4"/>
        </w:numPr>
        <w:shd w:val="clear" w:color="auto" w:fill="FFFFFF"/>
        <w:spacing w:before="100" w:beforeAutospacing="1" w:after="100" w:afterAutospacing="1" w:line="240" w:lineRule="auto"/>
        <w:rPr>
          <w:rFonts w:eastAsia="Times New Roman" w:cs="Times New Roman"/>
          <w:color w:val="000000"/>
          <w:sz w:val="24"/>
          <w:szCs w:val="24"/>
          <w:lang w:eastAsia="en-GB"/>
        </w:rPr>
      </w:pPr>
      <w:r w:rsidRPr="001E7E4F">
        <w:rPr>
          <w:rFonts w:eastAsia="Times New Roman" w:cs="Times New Roman"/>
          <w:color w:val="000000"/>
          <w:sz w:val="24"/>
          <w:szCs w:val="24"/>
          <w:lang w:eastAsia="en-GB"/>
        </w:rPr>
        <w:t>personas</w:t>
      </w:r>
    </w:p>
    <w:p w:rsidR="004D049A" w:rsidRPr="001E7E4F" w:rsidRDefault="004D049A" w:rsidP="004D049A">
      <w:pPr>
        <w:numPr>
          <w:ilvl w:val="0"/>
          <w:numId w:val="4"/>
        </w:numPr>
        <w:shd w:val="clear" w:color="auto" w:fill="FFFFFF"/>
        <w:spacing w:before="100" w:beforeAutospacing="1" w:after="100" w:afterAutospacing="1" w:line="240" w:lineRule="auto"/>
        <w:rPr>
          <w:rFonts w:eastAsia="Times New Roman" w:cs="Times New Roman"/>
          <w:color w:val="000000"/>
          <w:sz w:val="24"/>
          <w:szCs w:val="24"/>
          <w:lang w:eastAsia="en-GB"/>
        </w:rPr>
      </w:pPr>
      <w:r w:rsidRPr="001E7E4F">
        <w:rPr>
          <w:rFonts w:eastAsia="Times New Roman" w:cs="Times New Roman"/>
          <w:color w:val="000000"/>
          <w:sz w:val="24"/>
          <w:szCs w:val="24"/>
          <w:lang w:eastAsia="en-GB"/>
        </w:rPr>
        <w:t>hackathon</w:t>
      </w:r>
    </w:p>
    <w:p w:rsidR="004D049A" w:rsidRPr="001E7E4F" w:rsidRDefault="004D049A" w:rsidP="004D049A">
      <w:pPr>
        <w:shd w:val="clear" w:color="auto" w:fill="FFFFFF"/>
        <w:spacing w:before="100" w:beforeAutospacing="1" w:after="100" w:afterAutospacing="1" w:line="240" w:lineRule="auto"/>
        <w:rPr>
          <w:rFonts w:eastAsia="Times New Roman" w:cs="Times New Roman"/>
          <w:color w:val="000000"/>
          <w:sz w:val="24"/>
          <w:szCs w:val="24"/>
          <w:lang w:eastAsia="en-GB"/>
        </w:rPr>
      </w:pPr>
      <w:r w:rsidRPr="001E7E4F">
        <w:rPr>
          <w:rFonts w:eastAsia="Times New Roman" w:cs="Times New Roman"/>
          <w:color w:val="000000"/>
          <w:sz w:val="24"/>
          <w:szCs w:val="24"/>
          <w:lang w:eastAsia="en-GB"/>
        </w:rPr>
        <w:lastRenderedPageBreak/>
        <w:t>Analytical tools:</w:t>
      </w:r>
    </w:p>
    <w:p w:rsidR="004D049A" w:rsidRPr="001E7E4F" w:rsidRDefault="004D049A" w:rsidP="004D049A">
      <w:pPr>
        <w:numPr>
          <w:ilvl w:val="0"/>
          <w:numId w:val="5"/>
        </w:numPr>
        <w:shd w:val="clear" w:color="auto" w:fill="FFFFFF"/>
        <w:spacing w:before="100" w:beforeAutospacing="1" w:after="100" w:afterAutospacing="1" w:line="240" w:lineRule="auto"/>
        <w:rPr>
          <w:rFonts w:eastAsia="Times New Roman" w:cs="Times New Roman"/>
          <w:color w:val="000000"/>
          <w:sz w:val="24"/>
          <w:szCs w:val="24"/>
          <w:lang w:eastAsia="en-GB"/>
        </w:rPr>
      </w:pPr>
      <w:r w:rsidRPr="001E7E4F">
        <w:rPr>
          <w:rFonts w:eastAsia="Times New Roman" w:cs="Times New Roman"/>
          <w:color w:val="000000"/>
          <w:sz w:val="24"/>
          <w:szCs w:val="24"/>
          <w:lang w:eastAsia="en-GB"/>
        </w:rPr>
        <w:t>5 why model</w:t>
      </w:r>
    </w:p>
    <w:p w:rsidR="004D049A" w:rsidRPr="001E7E4F" w:rsidRDefault="004D049A" w:rsidP="004D049A">
      <w:pPr>
        <w:numPr>
          <w:ilvl w:val="0"/>
          <w:numId w:val="5"/>
        </w:numPr>
        <w:shd w:val="clear" w:color="auto" w:fill="FFFFFF"/>
        <w:spacing w:before="100" w:beforeAutospacing="1" w:after="100" w:afterAutospacing="1" w:line="240" w:lineRule="auto"/>
        <w:rPr>
          <w:rFonts w:eastAsia="Times New Roman" w:cs="Times New Roman"/>
          <w:color w:val="000000"/>
          <w:sz w:val="24"/>
          <w:szCs w:val="24"/>
          <w:lang w:eastAsia="en-GB"/>
        </w:rPr>
      </w:pPr>
      <w:r w:rsidRPr="001E7E4F">
        <w:rPr>
          <w:rFonts w:eastAsia="Times New Roman" w:cs="Times New Roman"/>
          <w:color w:val="000000"/>
          <w:sz w:val="24"/>
          <w:szCs w:val="24"/>
          <w:lang w:eastAsia="en-GB"/>
        </w:rPr>
        <w:t>Swot analysis</w:t>
      </w:r>
    </w:p>
    <w:p w:rsidR="004D049A" w:rsidRPr="001E7E4F" w:rsidRDefault="004D049A" w:rsidP="004D049A">
      <w:pPr>
        <w:numPr>
          <w:ilvl w:val="0"/>
          <w:numId w:val="5"/>
        </w:numPr>
        <w:shd w:val="clear" w:color="auto" w:fill="FFFFFF"/>
        <w:spacing w:before="100" w:beforeAutospacing="1" w:after="100" w:afterAutospacing="1" w:line="240" w:lineRule="auto"/>
        <w:rPr>
          <w:rFonts w:eastAsia="Times New Roman" w:cs="Times New Roman"/>
          <w:color w:val="000000"/>
          <w:sz w:val="24"/>
          <w:szCs w:val="24"/>
          <w:lang w:eastAsia="en-GB"/>
        </w:rPr>
      </w:pPr>
      <w:r w:rsidRPr="001E7E4F">
        <w:rPr>
          <w:rFonts w:eastAsia="Times New Roman" w:cs="Times New Roman"/>
          <w:color w:val="000000"/>
          <w:sz w:val="24"/>
          <w:szCs w:val="24"/>
          <w:lang w:eastAsia="en-GB"/>
        </w:rPr>
        <w:t>Cost-benefit evaluation</w:t>
      </w:r>
    </w:p>
    <w:p w:rsidR="004D049A" w:rsidRPr="001E7E4F" w:rsidRDefault="004D049A" w:rsidP="004D049A">
      <w:pPr>
        <w:numPr>
          <w:ilvl w:val="0"/>
          <w:numId w:val="5"/>
        </w:numPr>
        <w:shd w:val="clear" w:color="auto" w:fill="FFFFFF"/>
        <w:spacing w:before="100" w:beforeAutospacing="1" w:after="100" w:afterAutospacing="1" w:line="240" w:lineRule="auto"/>
        <w:rPr>
          <w:rFonts w:eastAsia="Times New Roman" w:cs="Times New Roman"/>
          <w:color w:val="000000"/>
          <w:sz w:val="24"/>
          <w:szCs w:val="24"/>
          <w:lang w:eastAsia="en-GB"/>
        </w:rPr>
      </w:pPr>
      <w:r w:rsidRPr="001E7E4F">
        <w:rPr>
          <w:rFonts w:eastAsia="Times New Roman" w:cs="Times New Roman"/>
          <w:color w:val="000000"/>
          <w:sz w:val="24"/>
          <w:szCs w:val="24"/>
          <w:lang w:eastAsia="en-GB"/>
        </w:rPr>
        <w:t>QUPER model</w:t>
      </w:r>
    </w:p>
    <w:p w:rsidR="00681AE7" w:rsidRDefault="00681AE7" w:rsidP="00681AE7"/>
    <w:p w:rsidR="004B7A91" w:rsidRDefault="004B7A91" w:rsidP="004B7A91">
      <w:pPr>
        <w:pStyle w:val="Heading3"/>
      </w:pPr>
      <w:bookmarkStart w:id="8" w:name="_Toc425843533"/>
      <w:bookmarkStart w:id="9" w:name="_Toc425843531"/>
      <w:r>
        <w:t>Data-driven design</w:t>
      </w:r>
      <w:bookmarkEnd w:id="8"/>
    </w:p>
    <w:p w:rsidR="004B7A91" w:rsidRDefault="004B7A91" w:rsidP="004B7A91"/>
    <w:p w:rsidR="004B7A91" w:rsidRDefault="004B7A91" w:rsidP="004B7A91">
      <w:pPr>
        <w:pStyle w:val="ListParagraph"/>
        <w:numPr>
          <w:ilvl w:val="0"/>
          <w:numId w:val="13"/>
        </w:numPr>
      </w:pPr>
      <w:r>
        <w:t>What would a cup say if it could speak? What would be the “optimal” design that we as humans cannot see?</w:t>
      </w:r>
    </w:p>
    <w:p w:rsidR="004B7A91" w:rsidRDefault="004B7A91" w:rsidP="004B7A91">
      <w:pPr>
        <w:pStyle w:val="ListParagraph"/>
        <w:numPr>
          <w:ilvl w:val="0"/>
          <w:numId w:val="13"/>
        </w:numPr>
      </w:pPr>
      <w:r>
        <w:t>Genetic algorithms:</w:t>
      </w:r>
    </w:p>
    <w:p w:rsidR="004B7A91" w:rsidRDefault="004B7A91" w:rsidP="004B7A91">
      <w:pPr>
        <w:pStyle w:val="ListParagraph"/>
        <w:numPr>
          <w:ilvl w:val="1"/>
          <w:numId w:val="13"/>
        </w:numPr>
      </w:pPr>
      <w:r w:rsidRPr="005D6CA6">
        <w:t>http://brainz.org/15-real-world-applications-genetic-algorithms/</w:t>
      </w:r>
    </w:p>
    <w:p w:rsidR="004B7A91" w:rsidRPr="008B2D8B" w:rsidRDefault="004B7A91" w:rsidP="004B7A91">
      <w:pPr>
        <w:pStyle w:val="ListParagraph"/>
        <w:numPr>
          <w:ilvl w:val="1"/>
          <w:numId w:val="13"/>
        </w:numPr>
      </w:pPr>
      <w:r w:rsidRPr="008B2D8B">
        <w:t>http://www.geek.com/science/genetic-algorithms-create-a-better-race-car-555526/</w:t>
      </w:r>
    </w:p>
    <w:p w:rsidR="004B7A91" w:rsidRDefault="004B7A91" w:rsidP="004B7A91"/>
    <w:p w:rsidR="004B7A91" w:rsidRDefault="004B7A91" w:rsidP="004B7A91"/>
    <w:p w:rsidR="004B7A91" w:rsidRDefault="004B7A91" w:rsidP="004B7A91">
      <w:pPr>
        <w:pStyle w:val="ListParagraph"/>
        <w:numPr>
          <w:ilvl w:val="0"/>
          <w:numId w:val="13"/>
        </w:numPr>
      </w:pPr>
      <w:r>
        <w:t>Amazon poster generated automatically to be personalised</w:t>
      </w:r>
    </w:p>
    <w:p w:rsidR="004B7A91" w:rsidRDefault="004B7A91" w:rsidP="004B7A91">
      <w:pPr>
        <w:pStyle w:val="ListParagraph"/>
        <w:numPr>
          <w:ilvl w:val="0"/>
          <w:numId w:val="13"/>
        </w:numPr>
      </w:pPr>
      <w:r>
        <w:t>Web analytics</w:t>
      </w:r>
    </w:p>
    <w:p w:rsidR="004B7A91" w:rsidRPr="004F518B" w:rsidRDefault="004B7A91" w:rsidP="004B7A91">
      <w:pPr>
        <w:pStyle w:val="ListParagraph"/>
        <w:numPr>
          <w:ilvl w:val="0"/>
          <w:numId w:val="13"/>
        </w:numPr>
      </w:pPr>
    </w:p>
    <w:p w:rsidR="008E13BE" w:rsidRDefault="008E13BE" w:rsidP="008E13BE">
      <w:pPr>
        <w:pStyle w:val="Heading2"/>
      </w:pPr>
      <w:r>
        <w:t>Big data</w:t>
      </w:r>
      <w:bookmarkEnd w:id="9"/>
    </w:p>
    <w:p w:rsidR="008E13BE" w:rsidRPr="00A77F86" w:rsidRDefault="008E13BE" w:rsidP="008E13BE"/>
    <w:p w:rsidR="008E13BE" w:rsidRDefault="008E13BE" w:rsidP="008E13BE">
      <w:r>
        <w:t xml:space="preserve">There are many definitions of what big data is and in some cases not only do they differ, but even stand in contradiction. This might be due to the fact that early cases of use of the term happened in different fields </w:t>
      </w:r>
      <w:r>
        <w:fldChar w:fldCharType="begin" w:fldLock="1"/>
      </w:r>
      <w:r>
        <w:instrText>ADDIN CSL_CITATION { "citationItems" : [ { "id" : "ITEM-1", "itemData" : { "abstract" : "Abstract: The term big data has become ubiquitous. Owing to a shared origin between academia, industry and the media there is no single unified definition, and various stakeholders provide diverse and often contradictory definitions. The lack of a consistent ... \\n", "author" : [ { "dropping-particle" : "", "family" : "Ward", "given" : "Jonathan Stuart", "non-dropping-particle" : "", "parse-names" : false, "suffix" : "" }, { "dropping-particle" : "", "family" : "Barker", "given" : "Adam", "non-dropping-particle" : "", "parse-names" : false, "suffix" : "" } ], "container-title" : "arXiv.org", "id" : "ITEM-1", "issued" : { "date-parts" : [ [ "2013" ] ] }, "title" : "Undefined By Data: A Survey of Big Data Definitions", "type" : "article-journal" }, "uris" : [ "http://www.mendeley.com/documents/?uuid=681e533f-4e6b-4e4d-98d4-0aadc854bf4b" ] } ], "mendeley" : { "formattedCitation" : "(Ward &amp; Barker 2013)", "plainTextFormattedCitation" : "(Ward &amp; Barker 2013)", "previouslyFormattedCitation" : "(Ward &amp; Barker 2013)" }, "properties" : { "noteIndex" : 0 }, "schema" : "https://github.com/citation-style-language/schema/raw/master/csl-citation.json" }</w:instrText>
      </w:r>
      <w:r>
        <w:fldChar w:fldCharType="separate"/>
      </w:r>
      <w:r w:rsidRPr="00DF5E12">
        <w:rPr>
          <w:noProof/>
        </w:rPr>
        <w:t>(Ward &amp; Barker 2013)</w:t>
      </w:r>
      <w:r>
        <w:fldChar w:fldCharType="end"/>
      </w:r>
      <w:r>
        <w:t xml:space="preserve"> </w:t>
      </w:r>
      <w:r>
        <w:fldChar w:fldCharType="begin" w:fldLock="1"/>
      </w:r>
      <w:r>
        <w:instrText>ADDIN CSL_CITATION { "citationItems" : [ { "id" : "ITEM-1", "itemData" : { "author" : [ { "dropping-particle" : "", "family" : "Demchenko", "given" : "Yuri", "non-dropping-particle" : "", "parse-names" : false, "suffix" : "" }, { "dropping-particle" : "", "family" : "Laat", "given" : "Cees", "non-dropping-particle" : "De", "parse-names" : false, "suffix" : "" }, { "dropping-particle" : "", "family" : "Membrey", "given" : "Peter", "non-dropping-particle" : "", "parse-names" : false, "suffix" : "" } ], "container-title" : "Collaboration Technologies and Systems (CTS), 2014 International Conference on", "id" : "ITEM-1", "issued" : { "date-parts" : [ [ "2014" ] ] }, "page" : "104-112", "title" : "Defining architecture components of the Big Data Ecosystem", "type" : "paper-conference" }, "uris" : [ "http://www.mendeley.com/documents/?uuid=562bc481-5115-452d-ab73-5db53ef05e25" ] } ], "mendeley" : { "formattedCitation" : "(Demchenko et al. 2014)", "plainTextFormattedCitation" : "(Demchenko et al. 2014)", "previouslyFormattedCitation" : "(Demchenko et al. 2014)" }, "properties" : { "noteIndex" : 0 }, "schema" : "https://github.com/citation-style-language/schema/raw/master/csl-citation.json" }</w:instrText>
      </w:r>
      <w:r>
        <w:fldChar w:fldCharType="separate"/>
      </w:r>
      <w:r w:rsidRPr="008F29F5">
        <w:rPr>
          <w:noProof/>
        </w:rPr>
        <w:t>(Demchenko et al. 2014)</w:t>
      </w:r>
      <w:r>
        <w:fldChar w:fldCharType="end"/>
      </w:r>
      <w:r>
        <w:t xml:space="preserve">. Most commonly, big data is associated with data storage and data analysis, which in themselves are not new concepts at all. A description that is widely accepted as fundamental in coining the term big data is the “3 Vs” definition provided by Gartner in 2001 </w:t>
      </w:r>
      <w:r>
        <w:fldChar w:fldCharType="begin" w:fldLock="1"/>
      </w:r>
      <w:r>
        <w:instrText>ADDIN CSL_CITATION { "citationItems" : [ { "id" : "ITEM-1", "itemData" : { "author" : [ { "dropping-particle" : "", "family" : "Douglas", "given" : "Laney", "non-dropping-particle" : "", "parse-names" : false, "suffix" : "" } ], "container-title" : "Gartner. Retrieved", "id" : "ITEM-1", "issued" : { "date-parts" : [ [ "2001" ] ] }, "title" : "3d data management: Controlling data volume, velocity and variety", "type" : "article-journal", "volume" : "6" }, "uris" : [ "http://www.mendeley.com/documents/?uuid=fd5faee7-0462-4433-9c30-9a091f0ba7ae" ] } ], "mendeley" : { "formattedCitation" : "(Douglas 2001)", "plainTextFormattedCitation" : "(Douglas 2001)", "previouslyFormattedCitation" : "(Douglas 2001)" }, "properties" : { "noteIndex" : 0 }, "schema" : "https://github.com/citation-style-language/schema/raw/master/csl-citation.json" }</w:instrText>
      </w:r>
      <w:r>
        <w:fldChar w:fldCharType="separate"/>
      </w:r>
      <w:r w:rsidRPr="00AD510C">
        <w:rPr>
          <w:noProof/>
        </w:rPr>
        <w:t>(Douglas 2001)</w:t>
      </w:r>
      <w:r>
        <w:fldChar w:fldCharType="end"/>
      </w:r>
      <w:r>
        <w:t xml:space="preserve"> </w:t>
      </w:r>
      <w:r>
        <w:fldChar w:fldCharType="begin" w:fldLock="1"/>
      </w:r>
      <w:r>
        <w:instrText>ADDIN CSL_CITATION { "citationItems" : [ { "id" : "ITEM-1", "itemData" : { "abstract" : "Abstract: The term big data has become ubiquitous. Owing to a shared origin between academia, industry and the media there is no single unified definition, and various stakeholders provide diverse and often contradictory definitions. The lack of a consistent ... \\n", "author" : [ { "dropping-particle" : "", "family" : "Ward", "given" : "Jonathan Stuart", "non-dropping-particle" : "", "parse-names" : false, "suffix" : "" }, { "dropping-particle" : "", "family" : "Barker", "given" : "Adam", "non-dropping-particle" : "", "parse-names" : false, "suffix" : "" } ], "container-title" : "arXiv.org", "id" : "ITEM-1", "issued" : { "date-parts" : [ [ "2013" ] ] }, "title" : "Undefined By Data: A Survey of Big Data Definitions", "type" : "article-journal" }, "uris" : [ "http://www.mendeley.com/documents/?uuid=681e533f-4e6b-4e4d-98d4-0aadc854bf4b" ] } ], "mendeley" : { "formattedCitation" : "(Ward &amp; Barker 2013)", "plainTextFormattedCitation" : "(Ward &amp; Barker 2013)", "previouslyFormattedCitation" : "(Ward &amp; Barker 2013)" }, "properties" : { "noteIndex" : 0 }, "schema" : "https://github.com/citation-style-language/schema/raw/master/csl-citation.json" }</w:instrText>
      </w:r>
      <w:r>
        <w:fldChar w:fldCharType="separate"/>
      </w:r>
      <w:r w:rsidRPr="00AD510C">
        <w:rPr>
          <w:noProof/>
        </w:rPr>
        <w:t>(Ward &amp; Barker 2013)</w:t>
      </w:r>
      <w:r>
        <w:fldChar w:fldCharType="end"/>
      </w:r>
      <w:r>
        <w:t xml:space="preserve">.  Since then, the “Vs” description has been used and expanded (to “5 Vs”) by many </w:t>
      </w:r>
      <w:r>
        <w:fldChar w:fldCharType="begin" w:fldLock="1"/>
      </w:r>
      <w:r>
        <w:instrText>ADDIN CSL_CITATION { "citationItems" : [ { "id" : "ITEM-1", "itemData" : { "URL" : "http://bigdatawg.nist.gov/home.php", "accessed" : { "date-parts" : [ [ "2015", "7", "10" ] ] }, "author" : [ { "dropping-particle" : "", "family" : "NIST", "given" : "", "non-dropping-particle" : "", "parse-names" : false, "suffix" : "" } ], "id" : "ITEM-1", "issued" : { "date-parts" : [ [ "2015" ] ] }, "title" : "NIST Big Data Working Group (NBD-WG)", "type" : "webpage" }, "uris" : [ "http://www.mendeley.com/documents/?uuid=7220ce8d-a6d2-4930-84ed-d9d949558fa4" ] } ], "mendeley" : { "formattedCitation" : "(NIST 2015)", "plainTextFormattedCitation" : "(NIST 2015)", "previouslyFormattedCitation" : "(NIST 2015)" }, "properties" : { "noteIndex" : 0 }, "schema" : "https://github.com/citation-style-language/schema/raw/master/csl-citation.json" }</w:instrText>
      </w:r>
      <w:r>
        <w:fldChar w:fldCharType="separate"/>
      </w:r>
      <w:r w:rsidRPr="008F29F5">
        <w:rPr>
          <w:noProof/>
        </w:rPr>
        <w:t>(NIST 2015)</w:t>
      </w:r>
      <w:r>
        <w:fldChar w:fldCharType="end"/>
      </w:r>
      <w:r>
        <w:t xml:space="preserve">, </w:t>
      </w:r>
      <w:r>
        <w:fldChar w:fldCharType="begin" w:fldLock="1"/>
      </w:r>
      <w:r>
        <w:instrText>ADDIN CSL_CITATION { "citationItems" : [ { "id" : "ITEM-1", "itemData" : { "author" : [ { "dropping-particle" : "", "family" : "Demchenko", "given" : "Yuri", "non-dropping-particle" : "", "parse-names" : false, "suffix" : "" }, { "dropping-particle" : "", "family" : "Laat", "given" : "Cees", "non-dropping-particle" : "De", "parse-names" : false, "suffix" : "" }, { "dropping-particle" : "", "family" : "Membrey", "given" : "Peter", "non-dropping-particle" : "", "parse-names" : false, "suffix" : "" } ], "container-title" : "Collaboration Technologies and Systems (CTS), 2014 International Conference on", "id" : "ITEM-1", "issued" : { "date-parts" : [ [ "2014" ] ] }, "page" : "104-112", "title" : "Defining architecture components of the Big Data Ecosystem", "type" : "paper-conference" }, "uris" : [ "http://www.mendeley.com/documents/?uuid=562bc481-5115-452d-ab73-5db53ef05e25" ] } ], "mendeley" : { "formattedCitation" : "(Demchenko et al. 2014)", "plainTextFormattedCitation" : "(Demchenko et al. 2014)", "previouslyFormattedCitation" : "(Demchenko et al. 2014)" }, "properties" : { "noteIndex" : 0 }, "schema" : "https://github.com/citation-style-language/schema/raw/master/csl-citation.json" }</w:instrText>
      </w:r>
      <w:r>
        <w:fldChar w:fldCharType="separate"/>
      </w:r>
      <w:r w:rsidRPr="008F29F5">
        <w:rPr>
          <w:noProof/>
        </w:rPr>
        <w:t>(Demchenko et al. 2014)</w:t>
      </w:r>
      <w:r>
        <w:fldChar w:fldCharType="end"/>
      </w:r>
      <w:r>
        <w:t xml:space="preserve">, </w:t>
      </w:r>
      <w:r>
        <w:fldChar w:fldCharType="begin" w:fldLock="1"/>
      </w:r>
      <w:r>
        <w:instrText>ADDIN CSL_CITATION { "citationItems" : [ { "id" : "ITEM-1", "itemData" : { "ISBN" : "00178012", "ISSN" : "00178012", "PMID" : "23074865", "abstract" : "Exploiting vast new fl ows of information can radically improve your company\u2019s performance. But fi rst you\u2019ll have to change your decision-making culture.", "author" : [ { "dropping-particle" : "", "family" : "McAfee", "given" : "Andrew", "non-dropping-particle" : "", "parse-names" : false, "suffix" : "" }, { "dropping-particle" : "", "family" : "Brynjolfsson", "given" : "Erik", "non-dropping-particle" : "", "parse-names" : false, "suffix" : "" } ], "container-title" : "Harvard Buiness Review", "id" : "ITEM-1", "issue" : "10", "issued" : { "date-parts" : [ [ "2012" ] ] }, "page" : "61-68", "title" : "Big Data. The management revolution", "type" : "article-journal", "volume" : "90" }, "uris" : [ "http://www.mendeley.com/documents/?uuid=77d12885-1f85-43c4-9c9d-27649ada4968" ] } ], "mendeley" : { "formattedCitation" : "(McAfee &amp; Brynjolfsson 2012)", "plainTextFormattedCitation" : "(McAfee &amp; Brynjolfsson 2012)", "previouslyFormattedCitation" : "(McAfee &amp; Brynjolfsson 2012)" }, "properties" : { "noteIndex" : 0 }, "schema" : "https://github.com/citation-style-language/schema/raw/master/csl-citation.json" }</w:instrText>
      </w:r>
      <w:r>
        <w:fldChar w:fldCharType="separate"/>
      </w:r>
      <w:r w:rsidRPr="005A4B55">
        <w:rPr>
          <w:noProof/>
        </w:rPr>
        <w:t>(McAfee &amp; Brynjolfsson 2012)</w:t>
      </w:r>
      <w:r>
        <w:fldChar w:fldCharType="end"/>
      </w:r>
      <w:r>
        <w:t xml:space="preserve">, </w:t>
      </w:r>
      <w:r>
        <w:fldChar w:fldCharType="begin" w:fldLock="1"/>
      </w:r>
      <w:r>
        <w:instrText>ADDIN CSL_CITATION { "citationItems" : [ { "id" : "ITEM-1", "itemData" : { "author" : [ { "dropping-particle" : "", "family" : "Minelli", "given" : "Michael", "non-dropping-particle" : "", "parse-names" : false, "suffix" : "" }, { "dropping-particle" : "", "family" : "Chambers", "given" : "Michele", "non-dropping-particle" : "", "parse-names" : false, "suffix" : "" }, { "dropping-particle" : "", "family" : "Dhiraj", "given" : "Ambiga", "non-dropping-particle" : "", "parse-names" : false, "suffix" : "" } ], "id" : "ITEM-1", "issued" : { "date-parts" : [ [ "2012" ] ] }, "publisher" : "John Wiley &amp; Sons", "title" : "Big data, big analytics: emerging business intelligence and analytic trends for today's businesses", "type" : "book" }, "uris" : [ "http://www.mendeley.com/documents/?uuid=0ce03627-bf0d-45ec-b971-a817a2bdb7e3" ] } ], "mendeley" : { "formattedCitation" : "(Minelli et al. 2012)", "plainTextFormattedCitation" : "(Minelli et al. 2012)", "previouslyFormattedCitation" : "(Minelli et al. 2012)" }, "properties" : { "noteIndex" : 0 }, "schema" : "https://github.com/citation-style-language/schema/raw/master/csl-citation.json" }</w:instrText>
      </w:r>
      <w:r>
        <w:fldChar w:fldCharType="separate"/>
      </w:r>
      <w:r w:rsidRPr="005A4B55">
        <w:rPr>
          <w:noProof/>
        </w:rPr>
        <w:t>(Minelli et al. 2012)</w:t>
      </w:r>
      <w:r>
        <w:fldChar w:fldCharType="end"/>
      </w:r>
      <w:r>
        <w:t>.</w:t>
      </w:r>
    </w:p>
    <w:p w:rsidR="008E13BE" w:rsidRDefault="008E13BE" w:rsidP="008E13BE">
      <w:r>
        <w:t>The “5Vs” of big data are as follows:</w:t>
      </w:r>
    </w:p>
    <w:p w:rsidR="008E13BE" w:rsidRDefault="008E13BE" w:rsidP="008E13BE">
      <w:pPr>
        <w:pStyle w:val="ListParagraph"/>
        <w:numPr>
          <w:ilvl w:val="0"/>
          <w:numId w:val="12"/>
        </w:numPr>
      </w:pPr>
      <w:r>
        <w:t>Volume – 90% of world’s data was generated over the last 2 years; by some, big data is considered when dealing with volumes over peta bytes (10^15)</w:t>
      </w:r>
    </w:p>
    <w:p w:rsidR="008E13BE" w:rsidRDefault="008E13BE" w:rsidP="008E13BE">
      <w:pPr>
        <w:pStyle w:val="ListParagraph"/>
        <w:numPr>
          <w:ilvl w:val="0"/>
          <w:numId w:val="12"/>
        </w:numPr>
      </w:pPr>
      <w:r>
        <w:t>Velocity – more data being received than can be processed using “traditional” data analysis approach before a decision has to be made; processing of real-time data streams is becoming essential</w:t>
      </w:r>
    </w:p>
    <w:p w:rsidR="008E13BE" w:rsidRDefault="008E13BE" w:rsidP="008E13BE">
      <w:pPr>
        <w:pStyle w:val="ListParagraph"/>
        <w:numPr>
          <w:ilvl w:val="0"/>
          <w:numId w:val="12"/>
        </w:numPr>
      </w:pPr>
      <w:r>
        <w:t>Variety – different types of data are being accessible (structured data, sensory data, social media data, voice recordings, photos, videos)</w:t>
      </w:r>
    </w:p>
    <w:p w:rsidR="008E13BE" w:rsidRDefault="008E13BE" w:rsidP="008E13BE">
      <w:pPr>
        <w:pStyle w:val="ListParagraph"/>
        <w:numPr>
          <w:ilvl w:val="0"/>
          <w:numId w:val="12"/>
        </w:numPr>
      </w:pPr>
      <w:r>
        <w:lastRenderedPageBreak/>
        <w:t>Veracity (validity) – lack of control over quality and accuracy which leads to inconsistencies and incompleteness</w:t>
      </w:r>
    </w:p>
    <w:p w:rsidR="008E13BE" w:rsidRDefault="008E13BE" w:rsidP="008E13BE">
      <w:pPr>
        <w:pStyle w:val="ListParagraph"/>
        <w:numPr>
          <w:ilvl w:val="0"/>
          <w:numId w:val="12"/>
        </w:numPr>
      </w:pPr>
      <w:r>
        <w:t>Value – how to get value out of data</w:t>
      </w:r>
    </w:p>
    <w:p w:rsidR="008E13BE" w:rsidRDefault="008E13BE" w:rsidP="008E13BE"/>
    <w:p w:rsidR="008E13BE" w:rsidRPr="00D267FA" w:rsidRDefault="008E13BE" w:rsidP="008E13BE">
      <w:r>
        <w:t>It’s not just about having big data, it’s about finding patterns, getting analysis that will help make the right decision.</w:t>
      </w:r>
    </w:p>
    <w:p w:rsidR="008E13BE" w:rsidRDefault="008E13BE" w:rsidP="00681AE7"/>
    <w:p w:rsidR="008E13BE" w:rsidRDefault="008E13BE" w:rsidP="00681AE7"/>
    <w:p w:rsidR="008E13BE" w:rsidRDefault="008E13BE" w:rsidP="00681AE7"/>
    <w:p w:rsidR="008E13BE" w:rsidRDefault="008E13BE" w:rsidP="00681AE7"/>
    <w:p w:rsidR="00681AE7" w:rsidRPr="00681AE7" w:rsidRDefault="00681AE7" w:rsidP="00681AE7"/>
    <w:p w:rsidR="00681AE7" w:rsidRDefault="00681AE7" w:rsidP="00681AE7">
      <w:pPr>
        <w:pStyle w:val="Heading2"/>
      </w:pPr>
      <w:bookmarkStart w:id="10" w:name="_Toc425843536"/>
      <w:r>
        <w:t>Business Intelligence</w:t>
      </w:r>
      <w:bookmarkEnd w:id="10"/>
    </w:p>
    <w:p w:rsidR="00681AE7" w:rsidRDefault="00681AE7" w:rsidP="00D267FA">
      <w:pPr>
        <w:pStyle w:val="Heading3"/>
      </w:pPr>
      <w:bookmarkStart w:id="11" w:name="_Toc425843537"/>
      <w:r>
        <w:t>Introduction to Business Intelligence</w:t>
      </w:r>
      <w:bookmarkEnd w:id="11"/>
    </w:p>
    <w:p w:rsidR="00D267FA" w:rsidRDefault="00D267FA" w:rsidP="00D267FA"/>
    <w:p w:rsidR="00D267FA" w:rsidRDefault="00D267FA" w:rsidP="00D267FA"/>
    <w:p w:rsidR="00D267FA" w:rsidRDefault="00D267FA" w:rsidP="00D267FA"/>
    <w:p w:rsidR="00D267FA" w:rsidRDefault="00D267FA" w:rsidP="00D267FA"/>
    <w:p w:rsidR="00D267FA" w:rsidRPr="00D267FA" w:rsidRDefault="00D267FA" w:rsidP="00D267FA"/>
    <w:p w:rsidR="00681AE7" w:rsidRDefault="00681AE7" w:rsidP="00681AE7">
      <w:pPr>
        <w:pStyle w:val="Heading3"/>
      </w:pPr>
      <w:bookmarkStart w:id="12" w:name="_Toc425843538"/>
      <w:r>
        <w:t>Review of recent works</w:t>
      </w:r>
      <w:bookmarkEnd w:id="12"/>
    </w:p>
    <w:p w:rsidR="00681AE7" w:rsidRPr="00344ED8" w:rsidRDefault="00681AE7" w:rsidP="00681AE7">
      <w:pPr>
        <w:pStyle w:val="Heading3"/>
      </w:pPr>
      <w:bookmarkStart w:id="13" w:name="_Toc425843539"/>
      <w:r>
        <w:t>Business Intelligence and User Centered Design</w:t>
      </w:r>
      <w:bookmarkEnd w:id="13"/>
    </w:p>
    <w:p w:rsidR="00681AE7" w:rsidRDefault="00681AE7" w:rsidP="00681AE7">
      <w:pPr>
        <w:pStyle w:val="Heading3"/>
      </w:pPr>
      <w:bookmarkStart w:id="14" w:name="_Toc425843540"/>
      <w:r>
        <w:t>Architecture</w:t>
      </w:r>
      <w:bookmarkEnd w:id="14"/>
    </w:p>
    <w:p w:rsidR="00681AE7" w:rsidRPr="004D049A" w:rsidRDefault="00681AE7" w:rsidP="00681AE7">
      <w:pPr>
        <w:pStyle w:val="Heading3"/>
      </w:pPr>
      <w:bookmarkStart w:id="15" w:name="_Toc425843541"/>
      <w:r>
        <w:t>Data analysis in Business Intelligence</w:t>
      </w:r>
      <w:bookmarkEnd w:id="15"/>
    </w:p>
    <w:p w:rsidR="00681AE7" w:rsidRDefault="00681AE7" w:rsidP="00681AE7">
      <w:pPr>
        <w:pStyle w:val="Heading3"/>
      </w:pPr>
      <w:bookmarkStart w:id="16" w:name="_Toc425843542"/>
      <w:r>
        <w:t>Structured and Unstructured data</w:t>
      </w:r>
      <w:bookmarkEnd w:id="16"/>
    </w:p>
    <w:p w:rsidR="00681AE7" w:rsidRDefault="00681AE7" w:rsidP="00681AE7">
      <w:r>
        <w:fldChar w:fldCharType="begin" w:fldLock="1"/>
      </w:r>
      <w:r>
        <w:instrText>ADDIN CSL_CITATION { "citationItems" : [ { "id" : "ITEM-1", "itemData" : { "DOI" : "10.1080/10580530801941058", "ISBN" : "10580530", "ISSN" : "1058-0530", "PMID" : "31560810", "abstract" : "In the course of the evolution of management support towards corporate wide Business Intelligence infrastructures, the integration of components for handling unstructured data comes into focus. In this paper, three types of approaches for tackling the respective challenges are distinguished. The approaches are mapped to a three layer BI framework and discussed regarding challenges and business potential. The application of the framework is exemplified for the domains of Competitive Intelligence and Customer Relationship Management. [ABSTRACT FROM AUTHOR]", "author" : [ { "dropping-particle" : "", "family" : "Baars", "given" : "Henning", "non-dropping-particle" : "", "parse-names" : false, "suffix" : "" }, { "dropping-particle" : "", "family" : "Kemper", "given" : "Hans-George", "non-dropping-particle" : "", "parse-names" : false, "suffix" : "" } ], "container-title" : "Information Systems Management", "id" : "ITEM-1", "issue" : "2", "issued" : { "date-parts" : [ [ "2008" ] ] }, "note" : "Motivation", "page" : "132-148", "publisher" : "Taylor &amp; Francis", "title" : "Management Support with Structured and Unstructured Data\u2014An Integrated Business Intelligence Framework", "type" : "article-journal", "volume" : "25" }, "uris" : [ "http://www.mendeley.com/documents/?uuid=e888c27a-4979-4b30-b630-5fb037ce39b7" ] } ], "mendeley" : { "formattedCitation" : "(Baars &amp; Kemper 2008)", "plainTextFormattedCitation" : "(Baars &amp; Kemper 2008)", "previouslyFormattedCitation" : "(Baars &amp; Kemper 2008)" }, "properties" : { "noteIndex" : 0 }, "schema" : "https://github.com/citation-style-language/schema/raw/master/csl-citation.json" }</w:instrText>
      </w:r>
      <w:r>
        <w:fldChar w:fldCharType="separate"/>
      </w:r>
      <w:r w:rsidRPr="004F518B">
        <w:rPr>
          <w:noProof/>
        </w:rPr>
        <w:t>(Baars &amp; Kemper 2008)</w:t>
      </w:r>
      <w:r>
        <w:fldChar w:fldCharType="end"/>
      </w:r>
    </w:p>
    <w:p w:rsidR="00681AE7" w:rsidRDefault="00681AE7" w:rsidP="00681AE7"/>
    <w:p w:rsidR="000364DD" w:rsidRDefault="000364DD" w:rsidP="002D3727">
      <w:pPr>
        <w:pStyle w:val="Heading2"/>
      </w:pPr>
      <w:bookmarkStart w:id="17" w:name="_Toc425843543"/>
      <w:r>
        <w:t>Artificial Intelligence</w:t>
      </w:r>
      <w:bookmarkEnd w:id="17"/>
    </w:p>
    <w:p w:rsidR="000364DD" w:rsidRDefault="000364DD" w:rsidP="000364DD"/>
    <w:p w:rsidR="000364DD" w:rsidRDefault="000364DD" w:rsidP="000364DD">
      <w:r w:rsidRPr="000D6A74">
        <w:t>https://www.youtube.com/watch?v=0qOf7SX2CS4</w:t>
      </w:r>
    </w:p>
    <w:p w:rsidR="000364DD" w:rsidRDefault="000364DD" w:rsidP="000364DD">
      <w:r>
        <w:t>Proliferation of Big Data and AI into other fields, e.g. design.</w:t>
      </w:r>
    </w:p>
    <w:p w:rsidR="004B7A91" w:rsidRDefault="004B7A91" w:rsidP="004B7A91">
      <w:pPr>
        <w:pStyle w:val="ListParagraph"/>
        <w:numPr>
          <w:ilvl w:val="0"/>
          <w:numId w:val="13"/>
        </w:numPr>
      </w:pPr>
      <w:r>
        <w:t xml:space="preserve">DeepMind: </w:t>
      </w:r>
      <w:r w:rsidRPr="00B32688">
        <w:t>https://www.youtube.com/watch?v=EfGD2qveGdQ</w:t>
      </w:r>
    </w:p>
    <w:p w:rsidR="004B7A91" w:rsidRDefault="004B7A91" w:rsidP="000364DD"/>
    <w:p w:rsidR="004D049A" w:rsidRPr="004D049A" w:rsidRDefault="004D049A" w:rsidP="004D049A"/>
    <w:p w:rsidR="005058C1" w:rsidRDefault="005058C1">
      <w:r>
        <w:br w:type="page"/>
      </w:r>
    </w:p>
    <w:p w:rsidR="004E38B1" w:rsidRDefault="004E38B1" w:rsidP="004E38B1">
      <w:pPr>
        <w:pStyle w:val="Heading1"/>
      </w:pPr>
      <w:bookmarkStart w:id="18" w:name="_Toc425843544"/>
      <w:r>
        <w:lastRenderedPageBreak/>
        <w:t>Description of the work undertaken</w:t>
      </w:r>
      <w:bookmarkEnd w:id="18"/>
    </w:p>
    <w:p w:rsidR="004D049A" w:rsidRDefault="004D049A" w:rsidP="004D049A">
      <w:r w:rsidRPr="004D049A">
        <w:t>this may be divided into chapters describing the conceptual design work and the actual implementation separately. Any problems or difficulties and the suggested solutions should be mentioned. Alternative solutions and their evaluation should also be included.</w:t>
      </w:r>
    </w:p>
    <w:p w:rsidR="00745150" w:rsidRPr="00A06C67" w:rsidRDefault="00745150" w:rsidP="00745150"/>
    <w:p w:rsidR="00745150" w:rsidRDefault="00745150" w:rsidP="00745150">
      <w:pPr>
        <w:pStyle w:val="Heading2"/>
      </w:pPr>
      <w:bookmarkStart w:id="19" w:name="_Toc425843545"/>
      <w:r>
        <w:t>CRM data</w:t>
      </w:r>
      <w:bookmarkEnd w:id="19"/>
    </w:p>
    <w:p w:rsidR="00745150" w:rsidRDefault="00745150" w:rsidP="00745150">
      <w:r>
        <w:t>Its properties, etc.</w:t>
      </w:r>
    </w:p>
    <w:p w:rsidR="00745150" w:rsidRDefault="009C2CFB" w:rsidP="00745150">
      <w:r w:rsidRPr="009C2CFB">
        <w:t>- the data I'm working on is May extract, only entries with UPRN</w:t>
      </w:r>
    </w:p>
    <w:p w:rsidR="00745150" w:rsidRDefault="00745150" w:rsidP="00745150">
      <w:r>
        <w:t>For unregistered users there is an assumption about the postcode that they are close to home.</w:t>
      </w:r>
    </w:p>
    <w:p w:rsidR="00745150" w:rsidRDefault="00745150" w:rsidP="00745150"/>
    <w:p w:rsidR="00745150" w:rsidRDefault="00745150" w:rsidP="00745150">
      <w:r>
        <w:t>CRM documentation</w:t>
      </w:r>
    </w:p>
    <w:p w:rsidR="00745150" w:rsidRDefault="00745150" w:rsidP="00745150">
      <w:r>
        <w:t>- system description RightNow (Oracle CRM)</w:t>
      </w:r>
    </w:p>
    <w:p w:rsidR="00745150" w:rsidRDefault="00745150" w:rsidP="00745150">
      <w:r>
        <w:t>- description of the project in the Council, what stage they are at</w:t>
      </w:r>
    </w:p>
    <w:p w:rsidR="00745150" w:rsidRDefault="00745150" w:rsidP="00745150"/>
    <w:p w:rsidR="00745150" w:rsidRDefault="00745150" w:rsidP="00745150">
      <w:r>
        <w:t>CRM data documentation</w:t>
      </w:r>
    </w:p>
    <w:p w:rsidR="00745150" w:rsidRDefault="00745150" w:rsidP="00745150">
      <w:r>
        <w:t xml:space="preserve"> - what information is collected</w:t>
      </w:r>
    </w:p>
    <w:p w:rsidR="00745150" w:rsidRDefault="00745150" w:rsidP="00745150"/>
    <w:p w:rsidR="000A1AD6" w:rsidRDefault="000A1AD6" w:rsidP="00745150">
      <w:r>
        <w:t>22 registered in 04.2015</w:t>
      </w:r>
    </w:p>
    <w:p w:rsidR="000A1AD6" w:rsidRDefault="000A1AD6" w:rsidP="00745150">
      <w:r>
        <w:t>5224 registered in 05.2015</w:t>
      </w:r>
    </w:p>
    <w:p w:rsidR="000A1AD6" w:rsidRDefault="000A1AD6" w:rsidP="00745150">
      <w:r>
        <w:t>24671 in total in 05.2015</w:t>
      </w:r>
    </w:p>
    <w:p w:rsidR="00745150" w:rsidRDefault="00745150" w:rsidP="00745150"/>
    <w:p w:rsidR="00821D20" w:rsidRDefault="00821D20" w:rsidP="00745150">
      <w:r>
        <w:t>I am using the table “incidents”. Table “Answers” is like a “knowledge base” for consultants</w:t>
      </w:r>
    </w:p>
    <w:p w:rsidR="00821D20" w:rsidRDefault="00821D20" w:rsidP="00821D20">
      <w:pPr>
        <w:pStyle w:val="ListParagraph"/>
        <w:numPr>
          <w:ilvl w:val="1"/>
          <w:numId w:val="5"/>
        </w:numPr>
      </w:pPr>
      <w:r>
        <w:t>General enquiry, no UPRN, in most cases to log activity on a channel, e.g. someone calling with a question</w:t>
      </w:r>
    </w:p>
    <w:p w:rsidR="00821D20" w:rsidRDefault="00821D20" w:rsidP="00821D20">
      <w:pPr>
        <w:pStyle w:val="ListParagraph"/>
        <w:numPr>
          <w:ilvl w:val="1"/>
          <w:numId w:val="5"/>
        </w:numPr>
      </w:pPr>
      <w:r>
        <w:t>UPRN vs UCRN vs USRN</w:t>
      </w:r>
    </w:p>
    <w:p w:rsidR="00821D20" w:rsidRDefault="00821D20" w:rsidP="00745150"/>
    <w:p w:rsidR="009C2CFB" w:rsidRDefault="009C2CFB" w:rsidP="00745150"/>
    <w:p w:rsidR="009C2CFB" w:rsidRDefault="009C2CFB" w:rsidP="00745150">
      <w:r w:rsidRPr="009C2CFB">
        <w:t>- I couldn't speak to someone knowledgable about the CRM system. As a result I couldn't determine things about the CRM dataset, e.g. difference between 'subject' and 'Product Hierarchy'</w:t>
      </w:r>
    </w:p>
    <w:p w:rsidR="00821D20" w:rsidRDefault="00821D20" w:rsidP="00745150"/>
    <w:p w:rsidR="00773720" w:rsidRDefault="00773720" w:rsidP="00745150">
      <w:r w:rsidRPr="00773720">
        <w:lastRenderedPageBreak/>
        <w:t>- the same thing is reported through 2 channels, but have different value in field "subject": web - "Recylcing bags or bins", phone - "Recycling bins or bags". Error in implementation? Product hierarchy value is correct - in both cases it's "Recycling Bins or Bags"</w:t>
      </w:r>
    </w:p>
    <w:p w:rsidR="00745150" w:rsidRDefault="00745150" w:rsidP="00745150">
      <w:pPr>
        <w:pStyle w:val="Heading2"/>
      </w:pPr>
      <w:bookmarkStart w:id="20" w:name="_Toc425843546"/>
      <w:r>
        <w:t>Mosaic data</w:t>
      </w:r>
      <w:bookmarkEnd w:id="20"/>
    </w:p>
    <w:p w:rsidR="00745150" w:rsidRDefault="00745150" w:rsidP="00745150"/>
    <w:p w:rsidR="00745150" w:rsidRDefault="00745150" w:rsidP="00745150">
      <w:r>
        <w:t>Mosaic documentation</w:t>
      </w:r>
    </w:p>
    <w:p w:rsidR="00745150" w:rsidRDefault="00745150" w:rsidP="00745150">
      <w:r>
        <w:t>- sources of data</w:t>
      </w:r>
    </w:p>
    <w:p w:rsidR="00745150" w:rsidRDefault="00745150" w:rsidP="00745150">
      <w:r>
        <w:t>- viability (accuracy)</w:t>
      </w:r>
    </w:p>
    <w:p w:rsidR="00745150" w:rsidRDefault="00745150" w:rsidP="00745150">
      <w:r>
        <w:t>- Structure of data</w:t>
      </w:r>
    </w:p>
    <w:p w:rsidR="00745150" w:rsidRDefault="00745150" w:rsidP="00745150">
      <w:r>
        <w:t>- How you can process</w:t>
      </w:r>
    </w:p>
    <w:p w:rsidR="00745150" w:rsidRDefault="00745150" w:rsidP="004D049A"/>
    <w:p w:rsidR="00745150" w:rsidRDefault="00745150" w:rsidP="004D049A"/>
    <w:p w:rsidR="00745150" w:rsidRDefault="00745150" w:rsidP="00D31DB6">
      <w:pPr>
        <w:pStyle w:val="Heading2"/>
      </w:pPr>
      <w:bookmarkStart w:id="21" w:name="_Toc425843547"/>
      <w:r>
        <w:t>IBM Cognos</w:t>
      </w:r>
      <w:bookmarkEnd w:id="21"/>
    </w:p>
    <w:p w:rsidR="00745150" w:rsidRDefault="00745150" w:rsidP="00745150"/>
    <w:p w:rsidR="00B64E4D" w:rsidRDefault="00B64E4D" w:rsidP="00B64E4D">
      <w:pPr>
        <w:pStyle w:val="Heading3"/>
      </w:pPr>
      <w:bookmarkStart w:id="22" w:name="_Toc425843548"/>
      <w:r>
        <w:t>Introduction</w:t>
      </w:r>
      <w:bookmarkEnd w:id="22"/>
    </w:p>
    <w:p w:rsidR="00B64E4D" w:rsidRPr="00B64E4D" w:rsidRDefault="00B64E4D" w:rsidP="00B64E4D"/>
    <w:p w:rsidR="008F49F4" w:rsidRDefault="000118CF" w:rsidP="00745150">
      <w:r>
        <w:t>Addressing the need</w:t>
      </w:r>
      <w:r w:rsidR="00851D88">
        <w:t xml:space="preserve"> </w:t>
      </w:r>
      <w:r w:rsidR="00F17F44">
        <w:t>of</w:t>
      </w:r>
      <w:r w:rsidR="00851D88">
        <w:t xml:space="preserve"> businesses</w:t>
      </w:r>
      <w:r>
        <w:t xml:space="preserve"> for software </w:t>
      </w:r>
      <w:r w:rsidR="00851D88">
        <w:t>helping</w:t>
      </w:r>
      <w:r>
        <w:t xml:space="preserve"> to achieve a competitive advantage, IBM has a rich portfolio of analytics products. These include solutions in areas of predictive analytics, risk analytics, prescriptive analytics, enterprise performance manag</w:t>
      </w:r>
      <w:r w:rsidR="008F49F4">
        <w:t>ement and business intelligence</w:t>
      </w:r>
      <w:r>
        <w:t xml:space="preserve"> </w:t>
      </w:r>
      <w:r w:rsidR="00851D88">
        <w:fldChar w:fldCharType="begin" w:fldLock="1"/>
      </w:r>
      <w:r w:rsidR="00F17F44">
        <w:instrText>ADDIN CSL_CITATION { "citationItems" : [ { "id" : "ITEM-1", "itemData" : { "URL" : "http://www-03.ibm.com/software/products/en/category/business-analytics", "accessed" : { "date-parts" : [ [ "2015", "7", "9" ] ] }, "author" : [ { "dropping-particle" : "", "family" : "IBM", "given" : "", "non-dropping-particle" : "", "parse-names" : false, "suffix" : "" } ], "id" : "ITEM-1", "issued" : { "date-parts" : [ [ "2015" ] ] }, "title" : "IBM Business analytics", "type" : "webpage" }, "uris" : [ "http://www.mendeley.com/documents/?uuid=7be59a18-23d0-43c9-bc08-f4a3a045469d" ] } ], "mendeley" : { "formattedCitation" : "(IBM 2015)", "plainTextFormattedCitation" : "(IBM 2015)", "previouslyFormattedCitation" : "(IBM 2015)" }, "properties" : { "noteIndex" : 0 }, "schema" : "https://github.com/citation-style-language/schema/raw/master/csl-citation.json" }</w:instrText>
      </w:r>
      <w:r w:rsidR="00851D88">
        <w:fldChar w:fldCharType="separate"/>
      </w:r>
      <w:r w:rsidR="008F49F4" w:rsidRPr="008F49F4">
        <w:rPr>
          <w:noProof/>
        </w:rPr>
        <w:t>(IBM 2015)</w:t>
      </w:r>
      <w:r w:rsidR="00851D88">
        <w:fldChar w:fldCharType="end"/>
      </w:r>
      <w:r w:rsidR="008F49F4">
        <w:t>.</w:t>
      </w:r>
      <w:r w:rsidR="00851D88">
        <w:t xml:space="preserve"> Majority of IBM products in BI belong to Cognos family and include very specialized applications like </w:t>
      </w:r>
      <w:r w:rsidR="008F49F4">
        <w:t>“</w:t>
      </w:r>
      <w:r w:rsidR="008F49F4" w:rsidRPr="008F49F4">
        <w:t>Cognos Supply Chain Performance Procurement Analytics</w:t>
      </w:r>
      <w:r w:rsidR="008F49F4">
        <w:t>” as well as general purpose tools like “Cognos Business Intelligence”.</w:t>
      </w:r>
    </w:p>
    <w:p w:rsidR="00623C65" w:rsidRDefault="008F49F4" w:rsidP="00745150">
      <w:r>
        <w:t xml:space="preserve">The solution used at CEC is IBM Cognos Business Intelligence 10.2.1 and it is a set of tools </w:t>
      </w:r>
      <w:r w:rsidRPr="008F49F4">
        <w:t>that significantly ease</w:t>
      </w:r>
      <w:r w:rsidR="00ED6C9C">
        <w:t>s</w:t>
      </w:r>
      <w:r w:rsidRPr="008F49F4">
        <w:t xml:space="preserve"> processes such as importing data from different formats (e.g. csv, xml, xlsx), combining relational and multidimensional data, generating reports (real time reports, drag-and-drop GUI, database queries in SQL and OLAP), scheduling and redistributing reports, publishing reports on multiple platforms and many more.</w:t>
      </w:r>
      <w:r w:rsidR="00623C65">
        <w:t xml:space="preserve"> Tools available at the CEC include: Report Studio, Query Studio, </w:t>
      </w:r>
    </w:p>
    <w:p w:rsidR="00355640" w:rsidRDefault="00680A1B" w:rsidP="00745150">
      <w:r>
        <w:t xml:space="preserve">The same </w:t>
      </w:r>
      <w:r w:rsidR="00ED6C9C">
        <w:t>results</w:t>
      </w:r>
      <w:r>
        <w:t xml:space="preserve"> can be achieved using different tools, but each of them is better fitted f</w:t>
      </w:r>
      <w:r w:rsidR="00BE5463">
        <w:t xml:space="preserve">or </w:t>
      </w:r>
      <w:r w:rsidR="00355640">
        <w:t>a specific</w:t>
      </w:r>
      <w:r w:rsidR="00BE5463">
        <w:t xml:space="preserve"> purpose. Report Studio wa</w:t>
      </w:r>
      <w:r>
        <w:t xml:space="preserve">s designed </w:t>
      </w:r>
      <w:r w:rsidR="00BE5463">
        <w:t>with reports creation in mind,</w:t>
      </w:r>
      <w:r>
        <w:t xml:space="preserve"> Query</w:t>
      </w:r>
      <w:r w:rsidR="00BE5463">
        <w:t xml:space="preserve"> Studio wa</w:t>
      </w:r>
      <w:r>
        <w:t>s optimized for creating and editing complex database</w:t>
      </w:r>
      <w:r w:rsidR="00BE5463">
        <w:t xml:space="preserve"> queries, etc.</w:t>
      </w:r>
      <w:r w:rsidR="0065584B">
        <w:t xml:space="preserve"> CEC has two types of instances of IBM Cognos – production and development machines, accessible under different URLs.</w:t>
      </w:r>
    </w:p>
    <w:p w:rsidR="00355640" w:rsidRDefault="00355640" w:rsidP="00745150">
      <w:r>
        <w:t xml:space="preserve">IBM Cognos BI </w:t>
      </w:r>
      <w:r w:rsidR="00F17F44">
        <w:t xml:space="preserve">is an enterprise class SOA platform </w:t>
      </w:r>
      <w:r w:rsidR="00F17F44">
        <w:fldChar w:fldCharType="begin" w:fldLock="1"/>
      </w:r>
      <w:r w:rsidR="00ED6C9C">
        <w:instrText>ADDIN CSL_CITATION { "citationItems" : [ { "id" : "ITEM-1", "itemData" : { "author" : [ { "dropping-particle" : "", "family" : "Browne", "given" : "Dean", "non-dropping-particle" : "", "parse-names" : false, "suffix" : "" }, { "dropping-particle" : "", "family" : "Desmeijter", "given" : "Brecht", "non-dropping-particle" : "", "parse-names" : false, "suffix" : "" }, { "dropping-particle" : "", "family" : "Dumont", "given" : "Rodrigo Frealdo", "non-dropping-particle" : "", "parse-names" : false, "suffix" : "" }, { "dropping-particle" : "", "family" : "Kamal", "given" : "Armin", "non-dropping-particle" : "", "parse-names" : false, "suffix" : "" }, { "dropping-particle" : "", "family" : "Leahy", "given" : "John", "non-dropping-particle" : "", "parse-names" : false, "suffix" : "" }, { "dropping-particle" : "", "family" : "Masson", "given" : "Scott", "non-dropping-particle" : "", "parse-names" : false, "suffix" : "" }, { "dropping-particle" : "", "family" : "Rusak", "given" : "Ksenija", "non-dropping-particle" : "", "parse-names" : false, "suffix" : "" }, { "dropping-particle" : "", "family" : "Yamamoto", "given" : "Shinsuke", "non-dropping-particle" : "", "parse-names" : false, "suffix" : "" }, { "dropping-particle" : "", "family" : "Keen", "given" : "Martin", "non-dropping-particle" : "", "parse-names" : false, "suffix" : "" }, { "dropping-particle" : "", "family" : "others", "given" : "", "non-dropping-particle" : "", "parse-names" : false, "suffix" : "" } ], "id" : "ITEM-1", "issued" : { "date-parts" : [ [ "2010" ] ] }, "publisher" : "IBM Redbooks", "title" : "IBM Cognos Business Intelligence V10. 1 Handbook", "type" : "book" }, "uris" : [ "http://www.mendeley.com/documents/?uuid=c2ed3527-bf7e-464a-a0ee-759262668c10" ] } ], "mendeley" : { "formattedCitation" : "(Browne et al. 2010)", "plainTextFormattedCitation" : "(Browne et al. 2010)", "previouslyFormattedCitation" : "(Browne et al. 2010)" }, "properties" : { "noteIndex" : 0 }, "schema" : "https://github.com/citation-style-language/schema/raw/master/csl-citation.json" }</w:instrText>
      </w:r>
      <w:r w:rsidR="00F17F44">
        <w:fldChar w:fldCharType="separate"/>
      </w:r>
      <w:r w:rsidR="00F17F44" w:rsidRPr="00F17F44">
        <w:rPr>
          <w:noProof/>
        </w:rPr>
        <w:t>(Browne et al. 2010)</w:t>
      </w:r>
      <w:r w:rsidR="00F17F44">
        <w:fldChar w:fldCharType="end"/>
      </w:r>
      <w:r w:rsidR="00F17F44">
        <w:t>. Its n-tiered architecture is made up of:</w:t>
      </w:r>
    </w:p>
    <w:p w:rsidR="00F17F44" w:rsidRDefault="00F17F44" w:rsidP="00F17F44">
      <w:pPr>
        <w:pStyle w:val="ListParagraph"/>
        <w:numPr>
          <w:ilvl w:val="1"/>
          <w:numId w:val="5"/>
        </w:numPr>
      </w:pPr>
      <w:r>
        <w:t>The web tier</w:t>
      </w:r>
      <w:r w:rsidR="006B621E">
        <w:t xml:space="preserve"> – provides user sessions connectivity to applications</w:t>
      </w:r>
    </w:p>
    <w:p w:rsidR="00F17F44" w:rsidRDefault="00F17F44" w:rsidP="00F17F44">
      <w:pPr>
        <w:pStyle w:val="ListParagraph"/>
        <w:numPr>
          <w:ilvl w:val="1"/>
          <w:numId w:val="5"/>
        </w:numPr>
      </w:pPr>
      <w:r>
        <w:lastRenderedPageBreak/>
        <w:t>The application tier</w:t>
      </w:r>
      <w:r w:rsidR="006B621E">
        <w:t xml:space="preserve"> – load balancing and processing of requests, managing storage of customer application data</w:t>
      </w:r>
    </w:p>
    <w:p w:rsidR="00F17F44" w:rsidRDefault="00F17F44" w:rsidP="00F17F44">
      <w:pPr>
        <w:pStyle w:val="ListParagraph"/>
        <w:numPr>
          <w:ilvl w:val="1"/>
          <w:numId w:val="5"/>
        </w:numPr>
      </w:pPr>
      <w:r>
        <w:t>The data tier</w:t>
      </w:r>
    </w:p>
    <w:p w:rsidR="00ED6C9C" w:rsidRDefault="00ED6C9C" w:rsidP="00ED6C9C">
      <w:pPr>
        <w:keepNext/>
      </w:pPr>
      <w:r>
        <w:rPr>
          <w:noProof/>
          <w:lang w:eastAsia="en-GB"/>
        </w:rPr>
        <w:drawing>
          <wp:inline distT="0" distB="0" distL="0" distR="0" wp14:anchorId="4C7859F8" wp14:editId="40205C4E">
            <wp:extent cx="5760720" cy="404622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gnos architecture.jpg"/>
                    <pic:cNvPicPr/>
                  </pic:nvPicPr>
                  <pic:blipFill>
                    <a:blip r:embed="rId7">
                      <a:extLst>
                        <a:ext uri="{28A0092B-C50C-407E-A947-70E740481C1C}">
                          <a14:useLocalDpi xmlns:a14="http://schemas.microsoft.com/office/drawing/2010/main" val="0"/>
                        </a:ext>
                      </a:extLst>
                    </a:blip>
                    <a:stretch>
                      <a:fillRect/>
                    </a:stretch>
                  </pic:blipFill>
                  <pic:spPr>
                    <a:xfrm>
                      <a:off x="0" y="0"/>
                      <a:ext cx="5760720" cy="4046220"/>
                    </a:xfrm>
                    <a:prstGeom prst="rect">
                      <a:avLst/>
                    </a:prstGeom>
                  </pic:spPr>
                </pic:pic>
              </a:graphicData>
            </a:graphic>
          </wp:inline>
        </w:drawing>
      </w:r>
    </w:p>
    <w:p w:rsidR="00F17F44" w:rsidRDefault="00ED6C9C" w:rsidP="00ED6C9C">
      <w:pPr>
        <w:pStyle w:val="Caption"/>
      </w:pPr>
      <w:r>
        <w:t xml:space="preserve">Figure </w:t>
      </w:r>
      <w:fldSimple w:instr=" SEQ Figure \* ARABIC ">
        <w:r w:rsidR="002D3727">
          <w:rPr>
            <w:noProof/>
          </w:rPr>
          <w:t>1</w:t>
        </w:r>
      </w:fldSimple>
      <w:r>
        <w:t xml:space="preserve"> IBM Cognos BI architecture </w:t>
      </w:r>
      <w:r>
        <w:fldChar w:fldCharType="begin" w:fldLock="1"/>
      </w:r>
      <w:r w:rsidR="008F7D88">
        <w:instrText>ADDIN CSL_CITATION { "citationItems" : [ { "id" : "ITEM-1", "itemData" : { "author" : [ { "dropping-particle" : "", "family" : "Browne", "given" : "Dean", "non-dropping-particle" : "", "parse-names" : false, "suffix" : "" }, { "dropping-particle" : "", "family" : "Desmeijter", "given" : "Brecht", "non-dropping-particle" : "", "parse-names" : false, "suffix" : "" }, { "dropping-particle" : "", "family" : "Dumont", "given" : "Rodrigo Frealdo", "non-dropping-particle" : "", "parse-names" : false, "suffix" : "" }, { "dropping-particle" : "", "family" : "Kamal", "given" : "Armin", "non-dropping-particle" : "", "parse-names" : false, "suffix" : "" }, { "dropping-particle" : "", "family" : "Leahy", "given" : "John", "non-dropping-particle" : "", "parse-names" : false, "suffix" : "" }, { "dropping-particle" : "", "family" : "Masson", "given" : "Scott", "non-dropping-particle" : "", "parse-names" : false, "suffix" : "" }, { "dropping-particle" : "", "family" : "Rusak", "given" : "Ksenija", "non-dropping-particle" : "", "parse-names" : false, "suffix" : "" }, { "dropping-particle" : "", "family" : "Yamamoto", "given" : "Shinsuke", "non-dropping-particle" : "", "parse-names" : false, "suffix" : "" }, { "dropping-particle" : "", "family" : "Keen", "given" : "Martin", "non-dropping-particle" : "", "parse-names" : false, "suffix" : "" }, { "dropping-particle" : "", "family" : "others", "given" : "", "non-dropping-particle" : "", "parse-names" : false, "suffix" : "" } ], "id" : "ITEM-1", "issued" : { "date-parts" : [ [ "2010" ] ] }, "publisher" : "IBM Redbooks", "title" : "IBM Cognos Business Intelligence V10. 1 Handbook", "type" : "book" }, "uris" : [ "http://www.mendeley.com/documents/?uuid=c2ed3527-bf7e-464a-a0ee-759262668c10" ] } ], "mendeley" : { "formattedCitation" : "(Browne et al. 2010)", "plainTextFormattedCitation" : "(Browne et al. 2010)", "previouslyFormattedCitation" : "(Browne et al. 2010)" }, "properties" : { "noteIndex" : 0 }, "schema" : "https://github.com/citation-style-language/schema/raw/master/csl-citation.json" }</w:instrText>
      </w:r>
      <w:r>
        <w:fldChar w:fldCharType="separate"/>
      </w:r>
      <w:r w:rsidRPr="00ED6C9C">
        <w:rPr>
          <w:b w:val="0"/>
          <w:noProof/>
        </w:rPr>
        <w:t>(Browne et al. 2010)</w:t>
      </w:r>
      <w:r>
        <w:fldChar w:fldCharType="end"/>
      </w:r>
    </w:p>
    <w:p w:rsidR="006B621E" w:rsidRDefault="006B621E" w:rsidP="00745150"/>
    <w:p w:rsidR="006B621E" w:rsidRDefault="006B621E" w:rsidP="00745150"/>
    <w:p w:rsidR="000118CF" w:rsidRDefault="000118CF" w:rsidP="00745150"/>
    <w:p w:rsidR="00ED6C9C" w:rsidRDefault="00ED6C9C" w:rsidP="00ED6C9C">
      <w:pPr>
        <w:pStyle w:val="Heading3"/>
      </w:pPr>
      <w:bookmarkStart w:id="23" w:name="_Toc425843549"/>
      <w:r>
        <w:t>Working with IBM Cognos BI</w:t>
      </w:r>
      <w:bookmarkEnd w:id="23"/>
    </w:p>
    <w:p w:rsidR="00ED6C9C" w:rsidRPr="00ED6C9C" w:rsidRDefault="00ED6C9C" w:rsidP="00ED6C9C"/>
    <w:p w:rsidR="00ED6C9C" w:rsidRDefault="0065584B" w:rsidP="00745150">
      <w:r>
        <w:t xml:space="preserve">IBM Cognos can be accessed using either a web interface called IBM Cognos Connection or a Windows application. For the purpose of this project </w:t>
      </w:r>
      <w:r w:rsidR="00652EE4">
        <w:t xml:space="preserve">only </w:t>
      </w:r>
      <w:r>
        <w:t>web interface was used.</w:t>
      </w:r>
    </w:p>
    <w:p w:rsidR="00652EE4" w:rsidRDefault="00652EE4" w:rsidP="00652EE4">
      <w:r>
        <w:t>Web access point: IBM Cognos Connection, http://c-cog-dev-app-1/ibmcognos/</w:t>
      </w:r>
    </w:p>
    <w:p w:rsidR="00652EE4" w:rsidRDefault="00652EE4" w:rsidP="00652EE4"/>
    <w:p w:rsidR="00652EE4" w:rsidRDefault="00652EE4" w:rsidP="00652EE4">
      <w:pPr>
        <w:keepNext/>
      </w:pPr>
      <w:commentRangeStart w:id="24"/>
      <w:r>
        <w:rPr>
          <w:noProof/>
          <w:lang w:eastAsia="en-GB"/>
        </w:rPr>
        <w:lastRenderedPageBreak/>
        <w:drawing>
          <wp:inline distT="0" distB="0" distL="0" distR="0" wp14:anchorId="275A13F7" wp14:editId="45BCBB94">
            <wp:extent cx="5760720" cy="2759075"/>
            <wp:effectExtent l="0" t="0" r="0" b="317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elcome page of web interface of Cognos.jpg"/>
                    <pic:cNvPicPr/>
                  </pic:nvPicPr>
                  <pic:blipFill>
                    <a:blip r:embed="rId8">
                      <a:extLst>
                        <a:ext uri="{28A0092B-C50C-407E-A947-70E740481C1C}">
                          <a14:useLocalDpi xmlns:a14="http://schemas.microsoft.com/office/drawing/2010/main" val="0"/>
                        </a:ext>
                      </a:extLst>
                    </a:blip>
                    <a:stretch>
                      <a:fillRect/>
                    </a:stretch>
                  </pic:blipFill>
                  <pic:spPr>
                    <a:xfrm>
                      <a:off x="0" y="0"/>
                      <a:ext cx="5760720" cy="2759075"/>
                    </a:xfrm>
                    <a:prstGeom prst="rect">
                      <a:avLst/>
                    </a:prstGeom>
                  </pic:spPr>
                </pic:pic>
              </a:graphicData>
            </a:graphic>
          </wp:inline>
        </w:drawing>
      </w:r>
      <w:commentRangeEnd w:id="24"/>
      <w:r>
        <w:rPr>
          <w:rStyle w:val="CommentReference"/>
        </w:rPr>
        <w:commentReference w:id="24"/>
      </w:r>
    </w:p>
    <w:p w:rsidR="00652EE4" w:rsidRDefault="00652EE4" w:rsidP="00652EE4">
      <w:pPr>
        <w:pStyle w:val="Caption"/>
      </w:pPr>
      <w:r>
        <w:t xml:space="preserve">Figure </w:t>
      </w:r>
      <w:fldSimple w:instr=" SEQ Figure \* ARABIC ">
        <w:r w:rsidR="002D3727">
          <w:rPr>
            <w:noProof/>
          </w:rPr>
          <w:t>2</w:t>
        </w:r>
      </w:fldSimple>
      <w:r>
        <w:t xml:space="preserve"> Welcome page of IBM Cognos Connection</w:t>
      </w:r>
      <w:r w:rsidR="003952CC">
        <w:t xml:space="preserve"> 10.2.1</w:t>
      </w:r>
      <w:r>
        <w:t xml:space="preserve"> (web interface to the entire package)</w:t>
      </w:r>
    </w:p>
    <w:p w:rsidR="003952CC" w:rsidRDefault="003952CC" w:rsidP="00652EE4"/>
    <w:p w:rsidR="003952CC" w:rsidRDefault="003952CC" w:rsidP="00652EE4"/>
    <w:p w:rsidR="00652EE4" w:rsidRDefault="003952CC" w:rsidP="00652EE4">
      <w:r>
        <w:t>From this welcome page you can start applications available within your license, e.g. Report Studio. The first step</w:t>
      </w:r>
      <w:r w:rsidR="003A7EE3">
        <w:t xml:space="preserve"> after starting</w:t>
      </w:r>
      <w:r>
        <w:t xml:space="preserve"> Report Studio is</w:t>
      </w:r>
      <w:r w:rsidR="003A7EE3">
        <w:t xml:space="preserve"> a</w:t>
      </w:r>
      <w:r>
        <w:t xml:space="preserve"> selection of data package.</w:t>
      </w:r>
    </w:p>
    <w:p w:rsidR="003952CC" w:rsidRDefault="003952CC" w:rsidP="003952CC"/>
    <w:p w:rsidR="003952CC" w:rsidRDefault="003952CC" w:rsidP="003952CC"/>
    <w:p w:rsidR="003952CC" w:rsidRDefault="003952CC" w:rsidP="003952CC">
      <w:pPr>
        <w:keepNext/>
      </w:pPr>
      <w:r>
        <w:rPr>
          <w:noProof/>
          <w:lang w:eastAsia="en-GB"/>
        </w:rPr>
        <w:drawing>
          <wp:inline distT="0" distB="0" distL="0" distR="0" wp14:anchorId="7474F63A" wp14:editId="46170AA1">
            <wp:extent cx="5760720" cy="2964815"/>
            <wp:effectExtent l="0" t="0" r="0" b="698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lect package for Report Studio.jpg"/>
                    <pic:cNvPicPr/>
                  </pic:nvPicPr>
                  <pic:blipFill>
                    <a:blip r:embed="rId10">
                      <a:extLst>
                        <a:ext uri="{28A0092B-C50C-407E-A947-70E740481C1C}">
                          <a14:useLocalDpi xmlns:a14="http://schemas.microsoft.com/office/drawing/2010/main" val="0"/>
                        </a:ext>
                      </a:extLst>
                    </a:blip>
                    <a:stretch>
                      <a:fillRect/>
                    </a:stretch>
                  </pic:blipFill>
                  <pic:spPr>
                    <a:xfrm>
                      <a:off x="0" y="0"/>
                      <a:ext cx="5760720" cy="2964815"/>
                    </a:xfrm>
                    <a:prstGeom prst="rect">
                      <a:avLst/>
                    </a:prstGeom>
                  </pic:spPr>
                </pic:pic>
              </a:graphicData>
            </a:graphic>
          </wp:inline>
        </w:drawing>
      </w:r>
    </w:p>
    <w:p w:rsidR="003952CC" w:rsidRDefault="003952CC" w:rsidP="003952CC">
      <w:pPr>
        <w:pStyle w:val="Caption"/>
      </w:pPr>
      <w:r>
        <w:t xml:space="preserve">Figure </w:t>
      </w:r>
      <w:fldSimple w:instr=" SEQ Figure \* ARABIC ">
        <w:r w:rsidR="002D3727">
          <w:rPr>
            <w:noProof/>
          </w:rPr>
          <w:t>3</w:t>
        </w:r>
      </w:fldSimple>
      <w:r>
        <w:t xml:space="preserve"> Select data package for Report Studio</w:t>
      </w:r>
    </w:p>
    <w:p w:rsidR="00ED6C9C" w:rsidRDefault="00ED6C9C" w:rsidP="00745150"/>
    <w:p w:rsidR="00652EE4" w:rsidRDefault="00652EE4" w:rsidP="00745150"/>
    <w:p w:rsidR="00745150" w:rsidRDefault="00745150" w:rsidP="00745150"/>
    <w:p w:rsidR="003952CC" w:rsidRDefault="003952CC" w:rsidP="00745150">
      <w:r>
        <w:t>After selecting the data package, one can either open an existing report or start creating a new one. In the latter case, a number of templates are available.</w:t>
      </w:r>
    </w:p>
    <w:p w:rsidR="003952CC" w:rsidRDefault="003952CC" w:rsidP="00745150"/>
    <w:p w:rsidR="003952CC" w:rsidRDefault="003952CC" w:rsidP="003952CC"/>
    <w:p w:rsidR="003952CC" w:rsidRDefault="003952CC" w:rsidP="003952CC"/>
    <w:p w:rsidR="003952CC" w:rsidRDefault="003952CC" w:rsidP="003952CC">
      <w:pPr>
        <w:keepNext/>
      </w:pPr>
      <w:r>
        <w:rPr>
          <w:noProof/>
          <w:lang w:eastAsia="en-GB"/>
        </w:rPr>
        <w:drawing>
          <wp:inline distT="0" distB="0" distL="0" distR="0" wp14:anchorId="7CFF8A31" wp14:editId="7265737B">
            <wp:extent cx="5760720" cy="30734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port studio welcome page.jpg"/>
                    <pic:cNvPicPr/>
                  </pic:nvPicPr>
                  <pic:blipFill>
                    <a:blip r:embed="rId11">
                      <a:extLst>
                        <a:ext uri="{28A0092B-C50C-407E-A947-70E740481C1C}">
                          <a14:useLocalDpi xmlns:a14="http://schemas.microsoft.com/office/drawing/2010/main" val="0"/>
                        </a:ext>
                      </a:extLst>
                    </a:blip>
                    <a:stretch>
                      <a:fillRect/>
                    </a:stretch>
                  </pic:blipFill>
                  <pic:spPr>
                    <a:xfrm>
                      <a:off x="0" y="0"/>
                      <a:ext cx="5760720" cy="3073400"/>
                    </a:xfrm>
                    <a:prstGeom prst="rect">
                      <a:avLst/>
                    </a:prstGeom>
                  </pic:spPr>
                </pic:pic>
              </a:graphicData>
            </a:graphic>
          </wp:inline>
        </w:drawing>
      </w:r>
    </w:p>
    <w:p w:rsidR="003952CC" w:rsidRDefault="003952CC" w:rsidP="003952CC">
      <w:pPr>
        <w:pStyle w:val="Caption"/>
      </w:pPr>
      <w:r>
        <w:t xml:space="preserve">Figure </w:t>
      </w:r>
      <w:fldSimple w:instr=" SEQ Figure \* ARABIC ">
        <w:r w:rsidR="002D3727">
          <w:rPr>
            <w:noProof/>
          </w:rPr>
          <w:t>4</w:t>
        </w:r>
      </w:fldSimple>
      <w:r>
        <w:t xml:space="preserve"> Report Studio welcome page</w:t>
      </w:r>
    </w:p>
    <w:p w:rsidR="003952CC" w:rsidRDefault="003952CC" w:rsidP="003952CC"/>
    <w:p w:rsidR="003952CC" w:rsidRDefault="003952CC" w:rsidP="003952CC">
      <w:pPr>
        <w:keepNext/>
      </w:pPr>
      <w:r>
        <w:rPr>
          <w:noProof/>
          <w:lang w:eastAsia="en-GB"/>
        </w:rPr>
        <w:lastRenderedPageBreak/>
        <w:drawing>
          <wp:inline distT="0" distB="0" distL="0" distR="0" wp14:anchorId="390C354A" wp14:editId="24651840">
            <wp:extent cx="5760720" cy="306832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lect type of report.jpg"/>
                    <pic:cNvPicPr/>
                  </pic:nvPicPr>
                  <pic:blipFill>
                    <a:blip r:embed="rId12">
                      <a:extLst>
                        <a:ext uri="{28A0092B-C50C-407E-A947-70E740481C1C}">
                          <a14:useLocalDpi xmlns:a14="http://schemas.microsoft.com/office/drawing/2010/main" val="0"/>
                        </a:ext>
                      </a:extLst>
                    </a:blip>
                    <a:stretch>
                      <a:fillRect/>
                    </a:stretch>
                  </pic:blipFill>
                  <pic:spPr>
                    <a:xfrm>
                      <a:off x="0" y="0"/>
                      <a:ext cx="5760720" cy="3068320"/>
                    </a:xfrm>
                    <a:prstGeom prst="rect">
                      <a:avLst/>
                    </a:prstGeom>
                  </pic:spPr>
                </pic:pic>
              </a:graphicData>
            </a:graphic>
          </wp:inline>
        </w:drawing>
      </w:r>
    </w:p>
    <w:p w:rsidR="003952CC" w:rsidRDefault="003952CC" w:rsidP="003952CC">
      <w:pPr>
        <w:pStyle w:val="Caption"/>
      </w:pPr>
      <w:r>
        <w:t xml:space="preserve">Figure </w:t>
      </w:r>
      <w:fldSimple w:instr=" SEQ Figure \* ARABIC ">
        <w:r w:rsidR="002D3727">
          <w:rPr>
            <w:noProof/>
          </w:rPr>
          <w:t>5</w:t>
        </w:r>
      </w:fldSimple>
      <w:r>
        <w:t xml:space="preserve"> Select a template</w:t>
      </w:r>
    </w:p>
    <w:p w:rsidR="003952CC" w:rsidRDefault="003952CC" w:rsidP="003952CC"/>
    <w:p w:rsidR="003952CC" w:rsidRDefault="003952CC" w:rsidP="00745150">
      <w:r>
        <w:t>The following figure shows Report Studio with a blank report and Mosaic data loaded.</w:t>
      </w:r>
    </w:p>
    <w:p w:rsidR="003952CC" w:rsidRDefault="003952CC" w:rsidP="00745150"/>
    <w:p w:rsidR="003952CC" w:rsidRDefault="003952CC" w:rsidP="003952CC"/>
    <w:p w:rsidR="003952CC" w:rsidRDefault="003952CC" w:rsidP="003952CC">
      <w:pPr>
        <w:keepNext/>
      </w:pPr>
      <w:r>
        <w:rPr>
          <w:noProof/>
          <w:lang w:eastAsia="en-GB"/>
        </w:rPr>
        <w:drawing>
          <wp:inline distT="0" distB="0" distL="0" distR="0" wp14:anchorId="556003D9" wp14:editId="5F80894D">
            <wp:extent cx="5760720" cy="305562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lank template, mosaic data loaded.jpg"/>
                    <pic:cNvPicPr/>
                  </pic:nvPicPr>
                  <pic:blipFill>
                    <a:blip r:embed="rId13">
                      <a:extLst>
                        <a:ext uri="{28A0092B-C50C-407E-A947-70E740481C1C}">
                          <a14:useLocalDpi xmlns:a14="http://schemas.microsoft.com/office/drawing/2010/main" val="0"/>
                        </a:ext>
                      </a:extLst>
                    </a:blip>
                    <a:stretch>
                      <a:fillRect/>
                    </a:stretch>
                  </pic:blipFill>
                  <pic:spPr>
                    <a:xfrm>
                      <a:off x="0" y="0"/>
                      <a:ext cx="5760720" cy="3055620"/>
                    </a:xfrm>
                    <a:prstGeom prst="rect">
                      <a:avLst/>
                    </a:prstGeom>
                  </pic:spPr>
                </pic:pic>
              </a:graphicData>
            </a:graphic>
          </wp:inline>
        </w:drawing>
      </w:r>
    </w:p>
    <w:p w:rsidR="003952CC" w:rsidRDefault="003952CC" w:rsidP="003952CC">
      <w:pPr>
        <w:pStyle w:val="Caption"/>
      </w:pPr>
      <w:r>
        <w:t xml:space="preserve">Figure </w:t>
      </w:r>
      <w:fldSimple w:instr=" SEQ Figure \* ARABIC ">
        <w:r w:rsidR="002D3727">
          <w:rPr>
            <w:noProof/>
          </w:rPr>
          <w:t>6</w:t>
        </w:r>
      </w:fldSimple>
      <w:r>
        <w:t xml:space="preserve"> Blank template, Mosaic data loaded</w:t>
      </w:r>
    </w:p>
    <w:p w:rsidR="003952CC" w:rsidRDefault="003952CC" w:rsidP="00745150"/>
    <w:p w:rsidR="003952CC" w:rsidRDefault="003952CC" w:rsidP="00745150"/>
    <w:p w:rsidR="00745150" w:rsidRDefault="00745150" w:rsidP="00745150">
      <w:r>
        <w:lastRenderedPageBreak/>
        <w:t>IBM Cognos help center: http://pic.dhe.ibm.com/in</w:t>
      </w:r>
      <w:r w:rsidR="00D31DB6">
        <w:t>focenter/cogic/v1r0m0/index.jsp</w:t>
      </w:r>
    </w:p>
    <w:p w:rsidR="00745150" w:rsidRDefault="00745150" w:rsidP="00745150">
      <w:r>
        <w:t>google: ibm Business Int</w:t>
      </w:r>
      <w:r w:rsidR="00D31DB6">
        <w:t>elligence Getting Started Guide</w:t>
      </w:r>
    </w:p>
    <w:p w:rsidR="00745150" w:rsidRDefault="00745150" w:rsidP="00745150">
      <w:r>
        <w:t>knowledge centre: http://www-01.ibm.</w:t>
      </w:r>
      <w:r w:rsidR="00D31DB6">
        <w:t>com/support/knowledgecenter/#!/</w:t>
      </w:r>
    </w:p>
    <w:p w:rsidR="00745150" w:rsidRDefault="00CA7C16" w:rsidP="00745150">
      <w:r>
        <w:t>workflow (</w:t>
      </w:r>
      <w:r w:rsidR="00745150">
        <w:t>cognos</w:t>
      </w:r>
      <w:r w:rsidR="00D31DB6">
        <w:t xml:space="preserve"> report studio guide, page 56):</w:t>
      </w:r>
    </w:p>
    <w:p w:rsidR="00745150" w:rsidRDefault="00745150" w:rsidP="00745150">
      <w:r>
        <w:t>Type of report you want to generate: Do you think about your data as a set of tables (relational) or a number of dimensions intersecting at cells (dimensional)</w:t>
      </w:r>
    </w:p>
    <w:p w:rsidR="00A430FF" w:rsidRDefault="00A430FF" w:rsidP="00745150"/>
    <w:p w:rsidR="00A430FF" w:rsidRDefault="00A430FF" w:rsidP="00745150">
      <w:r>
        <w:t>Alternatives to Cognos include:</w:t>
      </w:r>
    </w:p>
    <w:p w:rsidR="00A430FF" w:rsidRDefault="00A430FF" w:rsidP="00A430FF">
      <w:pPr>
        <w:pStyle w:val="ListParagraph"/>
        <w:numPr>
          <w:ilvl w:val="0"/>
          <w:numId w:val="14"/>
        </w:numPr>
        <w:rPr>
          <w:lang w:val="pl-PL"/>
        </w:rPr>
      </w:pPr>
      <w:r w:rsidRPr="00A430FF">
        <w:rPr>
          <w:lang w:val="pl-PL"/>
        </w:rPr>
        <w:t>Qlik  http://global.qlik.com/uk</w:t>
      </w:r>
    </w:p>
    <w:p w:rsidR="00A430FF" w:rsidRDefault="00A430FF" w:rsidP="00A430FF">
      <w:pPr>
        <w:pStyle w:val="ListParagraph"/>
        <w:numPr>
          <w:ilvl w:val="0"/>
          <w:numId w:val="14"/>
        </w:numPr>
        <w:rPr>
          <w:lang w:val="pl-PL"/>
        </w:rPr>
      </w:pPr>
      <w:r>
        <w:rPr>
          <w:lang w:val="pl-PL"/>
        </w:rPr>
        <w:t>CAFE – cognos analysis for Excel</w:t>
      </w:r>
    </w:p>
    <w:p w:rsidR="00A430FF" w:rsidRDefault="00A430FF" w:rsidP="00A430FF">
      <w:pPr>
        <w:pStyle w:val="ListParagraph"/>
        <w:numPr>
          <w:ilvl w:val="0"/>
          <w:numId w:val="14"/>
        </w:numPr>
      </w:pPr>
      <w:r w:rsidRPr="00A430FF">
        <w:t>Tableu  http://www.tableau.com/</w:t>
      </w:r>
    </w:p>
    <w:p w:rsidR="00A430FF" w:rsidRDefault="00A430FF" w:rsidP="00A430FF"/>
    <w:p w:rsidR="00A430FF" w:rsidRDefault="00A430FF" w:rsidP="00A430FF">
      <w:r>
        <w:t>Cognos seems to be dealing well with ETL things, e.g. exporting data from many varied formats, the initial processing stage of integrating data</w:t>
      </w:r>
    </w:p>
    <w:p w:rsidR="009C2CFB" w:rsidRDefault="009C2CFB" w:rsidP="00A430FF"/>
    <w:p w:rsidR="009C2CFB" w:rsidRDefault="009C2CFB" w:rsidP="00A430FF">
      <w:r w:rsidRPr="009C2CFB">
        <w:t>- handy things about Cognos is that if you cahnge a  field in one place it automatically gets updated elsewhere</w:t>
      </w:r>
    </w:p>
    <w:p w:rsidR="009C2CFB" w:rsidRDefault="009C2CFB" w:rsidP="00A430FF"/>
    <w:p w:rsidR="009C2CFB" w:rsidRPr="00A430FF" w:rsidRDefault="009C2CFB" w:rsidP="00A430FF">
      <w:r w:rsidRPr="009C2CFB">
        <w:t>- great source: http://kb.mit.edu/confluence/display/istcontrib/Cognos+Report+Studio+-+Filtering+a+Report</w:t>
      </w:r>
    </w:p>
    <w:p w:rsidR="00745150" w:rsidRDefault="00745150" w:rsidP="004D049A"/>
    <w:p w:rsidR="00773720" w:rsidRDefault="00773720" w:rsidP="004D049A">
      <w:r w:rsidRPr="00773720">
        <w:t>- if you remove an item from report it's permanently removed (e.g. when working on a chart). In most cases you don't want it to be removed completely from the report, just from the chart. In that case, use cut instead.</w:t>
      </w:r>
    </w:p>
    <w:p w:rsidR="00773720" w:rsidRDefault="00773720" w:rsidP="004D049A"/>
    <w:p w:rsidR="00773720" w:rsidRPr="00A430FF" w:rsidRDefault="00773720" w:rsidP="004D049A"/>
    <w:p w:rsidR="004D049A" w:rsidRDefault="004D049A" w:rsidP="004D049A">
      <w:pPr>
        <w:pStyle w:val="Heading2"/>
      </w:pPr>
      <w:bookmarkStart w:id="25" w:name="_Toc425843550"/>
      <w:r>
        <w:t xml:space="preserve">Preliminary </w:t>
      </w:r>
      <w:r w:rsidR="00745150">
        <w:t>activities</w:t>
      </w:r>
      <w:bookmarkEnd w:id="25"/>
    </w:p>
    <w:p w:rsidR="004D049A" w:rsidRDefault="004D049A" w:rsidP="004D049A">
      <w:pPr>
        <w:pStyle w:val="Heading3"/>
      </w:pPr>
      <w:bookmarkStart w:id="26" w:name="_Toc425843551"/>
      <w:r>
        <w:t>Meetings in the Council</w:t>
      </w:r>
      <w:bookmarkEnd w:id="26"/>
    </w:p>
    <w:p w:rsidR="009826AE" w:rsidRDefault="009826AE" w:rsidP="009826AE"/>
    <w:p w:rsidR="00D72F1B" w:rsidRDefault="00D72F1B" w:rsidP="00D72F1B">
      <w:pPr>
        <w:pStyle w:val="ListParagraph"/>
        <w:numPr>
          <w:ilvl w:val="0"/>
          <w:numId w:val="9"/>
        </w:numPr>
      </w:pPr>
      <w:r>
        <w:t>I developed a list of things that I could do</w:t>
      </w:r>
    </w:p>
    <w:p w:rsidR="00D72F1B" w:rsidRDefault="00D72F1B" w:rsidP="00D72F1B">
      <w:pPr>
        <w:pStyle w:val="ListParagraph"/>
        <w:numPr>
          <w:ilvl w:val="0"/>
          <w:numId w:val="9"/>
        </w:numPr>
      </w:pPr>
      <w:r>
        <w:t>Sally suggested a specific topic (personas and CRM)</w:t>
      </w:r>
    </w:p>
    <w:p w:rsidR="009826AE" w:rsidRPr="009826AE" w:rsidRDefault="009826AE" w:rsidP="009826AE"/>
    <w:p w:rsidR="00B67CA7" w:rsidRDefault="00B67CA7" w:rsidP="00B67CA7">
      <w:pPr>
        <w:pStyle w:val="Heading3"/>
      </w:pPr>
      <w:bookmarkStart w:id="27" w:name="_Toc425843552"/>
      <w:r>
        <w:t>First iteration (proof-of-concept)</w:t>
      </w:r>
      <w:bookmarkEnd w:id="27"/>
    </w:p>
    <w:p w:rsidR="00A06C67" w:rsidRDefault="00A06C67" w:rsidP="00A06C67"/>
    <w:p w:rsidR="00A06C67" w:rsidRDefault="00A06C67" w:rsidP="00A06C67"/>
    <w:p w:rsidR="00A06C67" w:rsidRDefault="00A06C67" w:rsidP="00A06C67">
      <w:r>
        <w:t>Proof of concept (first iteration, working with Kevin to see if it's even possible)</w:t>
      </w:r>
    </w:p>
    <w:p w:rsidR="00A06C67" w:rsidRDefault="00A06C67" w:rsidP="00A06C67">
      <w:r>
        <w:t>- we quickly exported some data from the CRM system</w:t>
      </w:r>
    </w:p>
    <w:p w:rsidR="00A06C67" w:rsidRDefault="00A06C67" w:rsidP="00A06C67">
      <w:r>
        <w:t>- tried to link it with Mosaic package</w:t>
      </w:r>
    </w:p>
    <w:p w:rsidR="00A06C67" w:rsidRDefault="00A06C67" w:rsidP="00A06C67">
      <w:r>
        <w:t>- failed</w:t>
      </w:r>
    </w:p>
    <w:p w:rsidR="00A06C67" w:rsidRDefault="00A06C67" w:rsidP="00A06C67">
      <w:r>
        <w:t>- I then got access to all the systems, I wanted to document what we tried to do and move on to other solutions (e.g. importing both datasets to MS Access, setting up a local database and populating it with the data , MS Excel, use Python scripts)</w:t>
      </w:r>
    </w:p>
    <w:p w:rsidR="00A06C67" w:rsidRDefault="00A06C67" w:rsidP="00A06C67">
      <w:r>
        <w:t>- I managed to solve the problem - create a new package</w:t>
      </w:r>
    </w:p>
    <w:p w:rsidR="00A06C67" w:rsidRDefault="00A06C67" w:rsidP="00A06C67">
      <w:r>
        <w:t>- played a bit creating reports</w:t>
      </w:r>
    </w:p>
    <w:p w:rsidR="00FC3A0F" w:rsidRDefault="00FC3A0F" w:rsidP="00A06C67"/>
    <w:p w:rsidR="00910CFB" w:rsidRDefault="00910CFB" w:rsidP="00A06C67"/>
    <w:p w:rsidR="0080104B" w:rsidRDefault="0080104B" w:rsidP="0080104B">
      <w:pPr>
        <w:keepNext/>
      </w:pPr>
      <w:r>
        <w:rPr>
          <w:noProof/>
          <w:lang w:eastAsia="en-GB"/>
        </w:rPr>
        <w:drawing>
          <wp:inline distT="0" distB="0" distL="0" distR="0" wp14:anchorId="61203745" wp14:editId="2BF54C47">
            <wp:extent cx="5760720" cy="408114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reating query.jpg"/>
                    <pic:cNvPicPr/>
                  </pic:nvPicPr>
                  <pic:blipFill>
                    <a:blip r:embed="rId14">
                      <a:extLst>
                        <a:ext uri="{28A0092B-C50C-407E-A947-70E740481C1C}">
                          <a14:useLocalDpi xmlns:a14="http://schemas.microsoft.com/office/drawing/2010/main" val="0"/>
                        </a:ext>
                      </a:extLst>
                    </a:blip>
                    <a:stretch>
                      <a:fillRect/>
                    </a:stretch>
                  </pic:blipFill>
                  <pic:spPr>
                    <a:xfrm>
                      <a:off x="0" y="0"/>
                      <a:ext cx="5760720" cy="4081145"/>
                    </a:xfrm>
                    <a:prstGeom prst="rect">
                      <a:avLst/>
                    </a:prstGeom>
                  </pic:spPr>
                </pic:pic>
              </a:graphicData>
            </a:graphic>
          </wp:inline>
        </w:drawing>
      </w:r>
    </w:p>
    <w:p w:rsidR="00A06C67" w:rsidRDefault="0080104B" w:rsidP="0080104B">
      <w:pPr>
        <w:pStyle w:val="Caption"/>
      </w:pPr>
      <w:r>
        <w:t xml:space="preserve">Figure </w:t>
      </w:r>
      <w:fldSimple w:instr=" SEQ Figure \* ARABIC ">
        <w:r w:rsidR="002D3727">
          <w:rPr>
            <w:noProof/>
          </w:rPr>
          <w:t>7</w:t>
        </w:r>
      </w:fldSimple>
      <w:r>
        <w:t xml:space="preserve"> Creating query</w:t>
      </w:r>
    </w:p>
    <w:p w:rsidR="0080104B" w:rsidRDefault="0080104B" w:rsidP="00A06C67"/>
    <w:p w:rsidR="0080104B" w:rsidRDefault="0080104B" w:rsidP="00A06C67"/>
    <w:p w:rsidR="0080104B" w:rsidRDefault="0080104B" w:rsidP="00A06C67"/>
    <w:p w:rsidR="0080104B" w:rsidRDefault="0080104B" w:rsidP="00A06C67"/>
    <w:p w:rsidR="0080104B" w:rsidRDefault="0080104B" w:rsidP="0080104B">
      <w:pPr>
        <w:keepNext/>
      </w:pPr>
      <w:r>
        <w:rPr>
          <w:noProof/>
          <w:lang w:eastAsia="en-GB"/>
        </w:rPr>
        <w:drawing>
          <wp:inline distT="0" distB="0" distL="0" distR="0" wp14:anchorId="7C7BFD15" wp14:editId="3BA8FECC">
            <wp:extent cx="5760720" cy="4088765"/>
            <wp:effectExtent l="0" t="0" r="0" b="698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rst report - no analysis.jpg"/>
                    <pic:cNvPicPr/>
                  </pic:nvPicPr>
                  <pic:blipFill>
                    <a:blip r:embed="rId15">
                      <a:extLst>
                        <a:ext uri="{28A0092B-C50C-407E-A947-70E740481C1C}">
                          <a14:useLocalDpi xmlns:a14="http://schemas.microsoft.com/office/drawing/2010/main" val="0"/>
                        </a:ext>
                      </a:extLst>
                    </a:blip>
                    <a:stretch>
                      <a:fillRect/>
                    </a:stretch>
                  </pic:blipFill>
                  <pic:spPr>
                    <a:xfrm>
                      <a:off x="0" y="0"/>
                      <a:ext cx="5760720" cy="4088765"/>
                    </a:xfrm>
                    <a:prstGeom prst="rect">
                      <a:avLst/>
                    </a:prstGeom>
                  </pic:spPr>
                </pic:pic>
              </a:graphicData>
            </a:graphic>
          </wp:inline>
        </w:drawing>
      </w:r>
    </w:p>
    <w:p w:rsidR="0080104B" w:rsidRDefault="0080104B" w:rsidP="0080104B">
      <w:pPr>
        <w:pStyle w:val="Caption"/>
      </w:pPr>
      <w:r>
        <w:t xml:space="preserve">Figure </w:t>
      </w:r>
      <w:fldSimple w:instr=" SEQ Figure \* ARABIC ">
        <w:r w:rsidR="002D3727">
          <w:rPr>
            <w:noProof/>
          </w:rPr>
          <w:t>8</w:t>
        </w:r>
      </w:fldSimple>
      <w:r>
        <w:t xml:space="preserve"> First report - no analysis, plain CRM data</w:t>
      </w:r>
    </w:p>
    <w:p w:rsidR="0080104B" w:rsidRDefault="0080104B" w:rsidP="00A06C67"/>
    <w:p w:rsidR="0080104B" w:rsidRDefault="0080104B" w:rsidP="00A06C67"/>
    <w:p w:rsidR="0080104B" w:rsidRDefault="0080104B" w:rsidP="0080104B">
      <w:pPr>
        <w:keepNext/>
      </w:pPr>
      <w:r>
        <w:rPr>
          <w:noProof/>
          <w:lang w:eastAsia="en-GB"/>
        </w:rPr>
        <w:lastRenderedPageBreak/>
        <w:drawing>
          <wp:inline distT="0" distB="0" distL="0" distR="0" wp14:anchorId="5D43AECD" wp14:editId="0895CE62">
            <wp:extent cx="5760720" cy="4109720"/>
            <wp:effectExtent l="0" t="0" r="0" b="508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reating chart - second query.jpg"/>
                    <pic:cNvPicPr/>
                  </pic:nvPicPr>
                  <pic:blipFill>
                    <a:blip r:embed="rId16">
                      <a:extLst>
                        <a:ext uri="{28A0092B-C50C-407E-A947-70E740481C1C}">
                          <a14:useLocalDpi xmlns:a14="http://schemas.microsoft.com/office/drawing/2010/main" val="0"/>
                        </a:ext>
                      </a:extLst>
                    </a:blip>
                    <a:stretch>
                      <a:fillRect/>
                    </a:stretch>
                  </pic:blipFill>
                  <pic:spPr>
                    <a:xfrm>
                      <a:off x="0" y="0"/>
                      <a:ext cx="5760720" cy="4109720"/>
                    </a:xfrm>
                    <a:prstGeom prst="rect">
                      <a:avLst/>
                    </a:prstGeom>
                  </pic:spPr>
                </pic:pic>
              </a:graphicData>
            </a:graphic>
          </wp:inline>
        </w:drawing>
      </w:r>
    </w:p>
    <w:p w:rsidR="0080104B" w:rsidRDefault="0080104B" w:rsidP="0080104B">
      <w:pPr>
        <w:pStyle w:val="Caption"/>
      </w:pPr>
      <w:r>
        <w:t xml:space="preserve">Figure </w:t>
      </w:r>
      <w:fldSimple w:instr=" SEQ Figure \* ARABIC ">
        <w:r w:rsidR="002D3727">
          <w:rPr>
            <w:noProof/>
          </w:rPr>
          <w:t>9</w:t>
        </w:r>
      </w:fldSimple>
      <w:r>
        <w:t xml:space="preserve"> second query</w:t>
      </w:r>
    </w:p>
    <w:p w:rsidR="0080104B" w:rsidRDefault="0080104B" w:rsidP="00A06C67"/>
    <w:p w:rsidR="00114098" w:rsidRDefault="00114098" w:rsidP="00114098">
      <w:pPr>
        <w:keepNext/>
      </w:pPr>
      <w:r>
        <w:rPr>
          <w:noProof/>
          <w:lang w:eastAsia="en-GB"/>
        </w:rPr>
        <w:lastRenderedPageBreak/>
        <w:drawing>
          <wp:inline distT="0" distB="0" distL="0" distR="0" wp14:anchorId="761B4C42" wp14:editId="104964D5">
            <wp:extent cx="5760720" cy="4109720"/>
            <wp:effectExtent l="0" t="0" r="0" b="508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reating chart - page layout.jpg"/>
                    <pic:cNvPicPr/>
                  </pic:nvPicPr>
                  <pic:blipFill>
                    <a:blip r:embed="rId17">
                      <a:extLst>
                        <a:ext uri="{28A0092B-C50C-407E-A947-70E740481C1C}">
                          <a14:useLocalDpi xmlns:a14="http://schemas.microsoft.com/office/drawing/2010/main" val="0"/>
                        </a:ext>
                      </a:extLst>
                    </a:blip>
                    <a:stretch>
                      <a:fillRect/>
                    </a:stretch>
                  </pic:blipFill>
                  <pic:spPr>
                    <a:xfrm>
                      <a:off x="0" y="0"/>
                      <a:ext cx="5760720" cy="4109720"/>
                    </a:xfrm>
                    <a:prstGeom prst="rect">
                      <a:avLst/>
                    </a:prstGeom>
                  </pic:spPr>
                </pic:pic>
              </a:graphicData>
            </a:graphic>
          </wp:inline>
        </w:drawing>
      </w:r>
    </w:p>
    <w:p w:rsidR="0080104B" w:rsidRDefault="00114098" w:rsidP="00114098">
      <w:pPr>
        <w:pStyle w:val="Caption"/>
      </w:pPr>
      <w:r>
        <w:t xml:space="preserve">Figure </w:t>
      </w:r>
      <w:fldSimple w:instr=" SEQ Figure \* ARABIC ">
        <w:r w:rsidR="002D3727">
          <w:rPr>
            <w:noProof/>
          </w:rPr>
          <w:t>10</w:t>
        </w:r>
      </w:fldSimple>
      <w:r>
        <w:t xml:space="preserve"> page layout</w:t>
      </w:r>
    </w:p>
    <w:p w:rsidR="00114098" w:rsidRDefault="00114098" w:rsidP="00A06C67"/>
    <w:p w:rsidR="00114098" w:rsidRDefault="00114098" w:rsidP="00114098">
      <w:pPr>
        <w:keepNext/>
      </w:pPr>
      <w:r>
        <w:rPr>
          <w:noProof/>
          <w:lang w:eastAsia="en-GB"/>
        </w:rPr>
        <w:lastRenderedPageBreak/>
        <w:drawing>
          <wp:inline distT="0" distB="0" distL="0" distR="0" wp14:anchorId="6AAE05BC" wp14:editId="311EECA4">
            <wp:extent cx="5760720" cy="409702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reating chart - first chart.jpg"/>
                    <pic:cNvPicPr/>
                  </pic:nvPicPr>
                  <pic:blipFill>
                    <a:blip r:embed="rId18">
                      <a:extLst>
                        <a:ext uri="{28A0092B-C50C-407E-A947-70E740481C1C}">
                          <a14:useLocalDpi xmlns:a14="http://schemas.microsoft.com/office/drawing/2010/main" val="0"/>
                        </a:ext>
                      </a:extLst>
                    </a:blip>
                    <a:stretch>
                      <a:fillRect/>
                    </a:stretch>
                  </pic:blipFill>
                  <pic:spPr>
                    <a:xfrm>
                      <a:off x="0" y="0"/>
                      <a:ext cx="5760720" cy="4097020"/>
                    </a:xfrm>
                    <a:prstGeom prst="rect">
                      <a:avLst/>
                    </a:prstGeom>
                  </pic:spPr>
                </pic:pic>
              </a:graphicData>
            </a:graphic>
          </wp:inline>
        </w:drawing>
      </w:r>
    </w:p>
    <w:p w:rsidR="00114098" w:rsidRDefault="00114098" w:rsidP="00114098">
      <w:pPr>
        <w:pStyle w:val="Caption"/>
      </w:pPr>
      <w:r>
        <w:t xml:space="preserve">Figure </w:t>
      </w:r>
      <w:fldSimple w:instr=" SEQ Figure \* ARABIC ">
        <w:r w:rsidR="002D3727">
          <w:rPr>
            <w:noProof/>
          </w:rPr>
          <w:t>11</w:t>
        </w:r>
      </w:fldSimple>
      <w:r>
        <w:t xml:space="preserve"> first chart</w:t>
      </w:r>
    </w:p>
    <w:p w:rsidR="00114098" w:rsidRDefault="00114098" w:rsidP="00A06C67"/>
    <w:p w:rsidR="00114098" w:rsidRDefault="00114098" w:rsidP="00114098">
      <w:pPr>
        <w:keepNext/>
      </w:pPr>
      <w:r>
        <w:rPr>
          <w:noProof/>
          <w:lang w:eastAsia="en-GB"/>
        </w:rPr>
        <w:lastRenderedPageBreak/>
        <w:drawing>
          <wp:inline distT="0" distB="0" distL="0" distR="0" wp14:anchorId="0A692646" wp14:editId="7EEE04F9">
            <wp:extent cx="5760720" cy="411988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reating chart - first chart, data to confirm chart is valid.jpg"/>
                    <pic:cNvPicPr/>
                  </pic:nvPicPr>
                  <pic:blipFill>
                    <a:blip r:embed="rId19">
                      <a:extLst>
                        <a:ext uri="{28A0092B-C50C-407E-A947-70E740481C1C}">
                          <a14:useLocalDpi xmlns:a14="http://schemas.microsoft.com/office/drawing/2010/main" val="0"/>
                        </a:ext>
                      </a:extLst>
                    </a:blip>
                    <a:stretch>
                      <a:fillRect/>
                    </a:stretch>
                  </pic:blipFill>
                  <pic:spPr>
                    <a:xfrm>
                      <a:off x="0" y="0"/>
                      <a:ext cx="5760720" cy="4119880"/>
                    </a:xfrm>
                    <a:prstGeom prst="rect">
                      <a:avLst/>
                    </a:prstGeom>
                  </pic:spPr>
                </pic:pic>
              </a:graphicData>
            </a:graphic>
          </wp:inline>
        </w:drawing>
      </w:r>
    </w:p>
    <w:p w:rsidR="00114098" w:rsidRDefault="00114098" w:rsidP="00114098">
      <w:pPr>
        <w:pStyle w:val="Caption"/>
      </w:pPr>
      <w:r>
        <w:t xml:space="preserve">Figure </w:t>
      </w:r>
      <w:fldSimple w:instr=" SEQ Figure \* ARABIC ">
        <w:r w:rsidR="002D3727">
          <w:rPr>
            <w:noProof/>
          </w:rPr>
          <w:t>12</w:t>
        </w:r>
      </w:fldSimple>
      <w:r>
        <w:t xml:space="preserve"> first chart - data to confirm chart is valid</w:t>
      </w:r>
    </w:p>
    <w:p w:rsidR="0080104B" w:rsidRDefault="0080104B" w:rsidP="00A06C67"/>
    <w:p w:rsidR="00114098" w:rsidRDefault="00114098" w:rsidP="00114098">
      <w:pPr>
        <w:keepNext/>
      </w:pPr>
      <w:r>
        <w:rPr>
          <w:noProof/>
          <w:lang w:eastAsia="en-GB"/>
        </w:rPr>
        <w:lastRenderedPageBreak/>
        <w:drawing>
          <wp:inline distT="0" distB="0" distL="0" distR="0" wp14:anchorId="0C41B17B" wp14:editId="4F427A40">
            <wp:extent cx="5760720" cy="4109720"/>
            <wp:effectExtent l="0" t="0" r="0" b="508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reating chart - first chart, date filter.jpg"/>
                    <pic:cNvPicPr/>
                  </pic:nvPicPr>
                  <pic:blipFill>
                    <a:blip r:embed="rId20">
                      <a:extLst>
                        <a:ext uri="{28A0092B-C50C-407E-A947-70E740481C1C}">
                          <a14:useLocalDpi xmlns:a14="http://schemas.microsoft.com/office/drawing/2010/main" val="0"/>
                        </a:ext>
                      </a:extLst>
                    </a:blip>
                    <a:stretch>
                      <a:fillRect/>
                    </a:stretch>
                  </pic:blipFill>
                  <pic:spPr>
                    <a:xfrm>
                      <a:off x="0" y="0"/>
                      <a:ext cx="5760720" cy="4109720"/>
                    </a:xfrm>
                    <a:prstGeom prst="rect">
                      <a:avLst/>
                    </a:prstGeom>
                  </pic:spPr>
                </pic:pic>
              </a:graphicData>
            </a:graphic>
          </wp:inline>
        </w:drawing>
      </w:r>
    </w:p>
    <w:p w:rsidR="0080104B" w:rsidRDefault="00114098" w:rsidP="00114098">
      <w:pPr>
        <w:pStyle w:val="Caption"/>
      </w:pPr>
      <w:r>
        <w:t xml:space="preserve">Figure </w:t>
      </w:r>
      <w:fldSimple w:instr=" SEQ Figure \* ARABIC ">
        <w:r w:rsidR="002D3727">
          <w:rPr>
            <w:noProof/>
          </w:rPr>
          <w:t>13</w:t>
        </w:r>
      </w:fldSimple>
      <w:r>
        <w:t xml:space="preserve"> first chart - date filter</w:t>
      </w:r>
    </w:p>
    <w:p w:rsidR="0080104B" w:rsidRDefault="0080104B" w:rsidP="00A06C67"/>
    <w:p w:rsidR="00114098" w:rsidRDefault="00114098" w:rsidP="00A06C67"/>
    <w:p w:rsidR="00114098" w:rsidRDefault="00114098" w:rsidP="00114098">
      <w:pPr>
        <w:keepNext/>
      </w:pPr>
      <w:r>
        <w:rPr>
          <w:noProof/>
          <w:lang w:eastAsia="en-GB"/>
        </w:rPr>
        <w:lastRenderedPageBreak/>
        <w:drawing>
          <wp:inline distT="0" distB="0" distL="0" distR="0" wp14:anchorId="4458B66D" wp14:editId="1A5B50E3">
            <wp:extent cx="5760720" cy="4105910"/>
            <wp:effectExtent l="0" t="0" r="0" b="889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reating chart - first chart, count total.jpg"/>
                    <pic:cNvPicPr/>
                  </pic:nvPicPr>
                  <pic:blipFill>
                    <a:blip r:embed="rId21">
                      <a:extLst>
                        <a:ext uri="{28A0092B-C50C-407E-A947-70E740481C1C}">
                          <a14:useLocalDpi xmlns:a14="http://schemas.microsoft.com/office/drawing/2010/main" val="0"/>
                        </a:ext>
                      </a:extLst>
                    </a:blip>
                    <a:stretch>
                      <a:fillRect/>
                    </a:stretch>
                  </pic:blipFill>
                  <pic:spPr>
                    <a:xfrm>
                      <a:off x="0" y="0"/>
                      <a:ext cx="5760720" cy="4105910"/>
                    </a:xfrm>
                    <a:prstGeom prst="rect">
                      <a:avLst/>
                    </a:prstGeom>
                  </pic:spPr>
                </pic:pic>
              </a:graphicData>
            </a:graphic>
          </wp:inline>
        </w:drawing>
      </w:r>
    </w:p>
    <w:p w:rsidR="00114098" w:rsidRDefault="00114098" w:rsidP="00114098">
      <w:pPr>
        <w:pStyle w:val="Caption"/>
      </w:pPr>
      <w:r>
        <w:t xml:space="preserve">Figure </w:t>
      </w:r>
      <w:fldSimple w:instr=" SEQ Figure \* ARABIC ">
        <w:r w:rsidR="002D3727">
          <w:rPr>
            <w:noProof/>
          </w:rPr>
          <w:t>14</w:t>
        </w:r>
      </w:fldSimple>
      <w:r>
        <w:t xml:space="preserve"> first chart - count total</w:t>
      </w:r>
    </w:p>
    <w:p w:rsidR="00114098" w:rsidRDefault="00114098" w:rsidP="00A06C67"/>
    <w:p w:rsidR="00114098" w:rsidRDefault="00114098" w:rsidP="00114098">
      <w:pPr>
        <w:keepNext/>
      </w:pPr>
      <w:r>
        <w:rPr>
          <w:noProof/>
          <w:lang w:eastAsia="en-GB"/>
        </w:rPr>
        <w:lastRenderedPageBreak/>
        <w:drawing>
          <wp:inline distT="0" distB="0" distL="0" distR="0" wp14:anchorId="3C3ACD69" wp14:editId="36E710C8">
            <wp:extent cx="5760720" cy="4094480"/>
            <wp:effectExtent l="0" t="0" r="0" b="127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reating chart - first chart, other dimension.jpg"/>
                    <pic:cNvPicPr/>
                  </pic:nvPicPr>
                  <pic:blipFill>
                    <a:blip r:embed="rId22">
                      <a:extLst>
                        <a:ext uri="{28A0092B-C50C-407E-A947-70E740481C1C}">
                          <a14:useLocalDpi xmlns:a14="http://schemas.microsoft.com/office/drawing/2010/main" val="0"/>
                        </a:ext>
                      </a:extLst>
                    </a:blip>
                    <a:stretch>
                      <a:fillRect/>
                    </a:stretch>
                  </pic:blipFill>
                  <pic:spPr>
                    <a:xfrm>
                      <a:off x="0" y="0"/>
                      <a:ext cx="5760720" cy="4094480"/>
                    </a:xfrm>
                    <a:prstGeom prst="rect">
                      <a:avLst/>
                    </a:prstGeom>
                  </pic:spPr>
                </pic:pic>
              </a:graphicData>
            </a:graphic>
          </wp:inline>
        </w:drawing>
      </w:r>
    </w:p>
    <w:p w:rsidR="00114098" w:rsidRDefault="00114098" w:rsidP="00114098">
      <w:pPr>
        <w:pStyle w:val="Caption"/>
      </w:pPr>
      <w:r>
        <w:t xml:space="preserve">Figure </w:t>
      </w:r>
      <w:fldSimple w:instr=" SEQ Figure \* ARABIC ">
        <w:r w:rsidR="002D3727">
          <w:rPr>
            <w:noProof/>
          </w:rPr>
          <w:t>15</w:t>
        </w:r>
      </w:fldSimple>
      <w:r>
        <w:t xml:space="preserve"> first chart - other dimension</w:t>
      </w:r>
    </w:p>
    <w:p w:rsidR="00114098" w:rsidRDefault="00114098" w:rsidP="00A06C67"/>
    <w:p w:rsidR="00114098" w:rsidRDefault="00114098" w:rsidP="00114098">
      <w:pPr>
        <w:keepNext/>
      </w:pPr>
      <w:r>
        <w:rPr>
          <w:noProof/>
          <w:lang w:eastAsia="en-GB"/>
        </w:rPr>
        <w:lastRenderedPageBreak/>
        <w:drawing>
          <wp:inline distT="0" distB="0" distL="0" distR="0" wp14:anchorId="597BA81D" wp14:editId="77ED4A1B">
            <wp:extent cx="5760720" cy="3772535"/>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cond chart, crm and mosaic, all subjects, entire May.jpg"/>
                    <pic:cNvPicPr/>
                  </pic:nvPicPr>
                  <pic:blipFill>
                    <a:blip r:embed="rId23">
                      <a:extLst>
                        <a:ext uri="{28A0092B-C50C-407E-A947-70E740481C1C}">
                          <a14:useLocalDpi xmlns:a14="http://schemas.microsoft.com/office/drawing/2010/main" val="0"/>
                        </a:ext>
                      </a:extLst>
                    </a:blip>
                    <a:stretch>
                      <a:fillRect/>
                    </a:stretch>
                  </pic:blipFill>
                  <pic:spPr>
                    <a:xfrm>
                      <a:off x="0" y="0"/>
                      <a:ext cx="5760720" cy="3772535"/>
                    </a:xfrm>
                    <a:prstGeom prst="rect">
                      <a:avLst/>
                    </a:prstGeom>
                  </pic:spPr>
                </pic:pic>
              </a:graphicData>
            </a:graphic>
          </wp:inline>
        </w:drawing>
      </w:r>
    </w:p>
    <w:p w:rsidR="00114098" w:rsidRDefault="00114098" w:rsidP="00114098">
      <w:pPr>
        <w:pStyle w:val="Caption"/>
      </w:pPr>
      <w:r>
        <w:t xml:space="preserve">Figure </w:t>
      </w:r>
      <w:fldSimple w:instr=" SEQ Figure \* ARABIC ">
        <w:r w:rsidR="002D3727">
          <w:rPr>
            <w:noProof/>
          </w:rPr>
          <w:t>16</w:t>
        </w:r>
      </w:fldSimple>
      <w:r>
        <w:t xml:space="preserve"> second chart – group category, all subjects, entire May, zoom in to legend</w:t>
      </w:r>
    </w:p>
    <w:p w:rsidR="00114098" w:rsidRDefault="00114098" w:rsidP="00A06C67"/>
    <w:p w:rsidR="00114098" w:rsidRDefault="00114098" w:rsidP="00A06C67"/>
    <w:p w:rsidR="0080104B" w:rsidRDefault="00910CFB" w:rsidP="0080104B">
      <w:pPr>
        <w:keepNext/>
      </w:pPr>
      <w:r>
        <w:rPr>
          <w:noProof/>
          <w:lang w:eastAsia="en-GB"/>
        </w:rPr>
        <w:drawing>
          <wp:inline distT="0" distB="0" distL="0" distR="0" wp14:anchorId="6540EB63" wp14:editId="06931F4B">
            <wp:extent cx="5760720" cy="80645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oup code - all reports.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760720" cy="806450"/>
                    </a:xfrm>
                    <a:prstGeom prst="rect">
                      <a:avLst/>
                    </a:prstGeom>
                  </pic:spPr>
                </pic:pic>
              </a:graphicData>
            </a:graphic>
          </wp:inline>
        </w:drawing>
      </w:r>
    </w:p>
    <w:p w:rsidR="00910CFB" w:rsidRDefault="0080104B" w:rsidP="0080104B">
      <w:pPr>
        <w:pStyle w:val="Caption"/>
      </w:pPr>
      <w:r>
        <w:t xml:space="preserve">Figure </w:t>
      </w:r>
      <w:fldSimple w:instr=" SEQ Figure \* ARABIC ">
        <w:r w:rsidR="002D3727">
          <w:rPr>
            <w:noProof/>
          </w:rPr>
          <w:t>17</w:t>
        </w:r>
      </w:fldSimple>
      <w:r>
        <w:t xml:space="preserve"> </w:t>
      </w:r>
      <w:r w:rsidR="00114098">
        <w:t>third chart - group code, all subjects</w:t>
      </w:r>
    </w:p>
    <w:p w:rsidR="00910CFB" w:rsidRDefault="00910CFB" w:rsidP="00A06C67"/>
    <w:p w:rsidR="0080104B" w:rsidRDefault="0080104B" w:rsidP="0080104B">
      <w:pPr>
        <w:keepNext/>
      </w:pPr>
      <w:r>
        <w:rPr>
          <w:noProof/>
          <w:lang w:eastAsia="en-GB"/>
        </w:rPr>
        <w:drawing>
          <wp:inline distT="0" distB="0" distL="0" distR="0" wp14:anchorId="55242A0E" wp14:editId="676E428F">
            <wp:extent cx="5760720" cy="1268095"/>
            <wp:effectExtent l="0" t="0" r="0" b="825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oup code - bins, recycle.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760720" cy="1268095"/>
                    </a:xfrm>
                    <a:prstGeom prst="rect">
                      <a:avLst/>
                    </a:prstGeom>
                  </pic:spPr>
                </pic:pic>
              </a:graphicData>
            </a:graphic>
          </wp:inline>
        </w:drawing>
      </w:r>
    </w:p>
    <w:p w:rsidR="00910CFB" w:rsidRDefault="0080104B" w:rsidP="0080104B">
      <w:pPr>
        <w:pStyle w:val="Caption"/>
      </w:pPr>
      <w:r>
        <w:t xml:space="preserve">Figure </w:t>
      </w:r>
      <w:fldSimple w:instr=" SEQ Figure \* ARABIC ">
        <w:r w:rsidR="002D3727">
          <w:rPr>
            <w:noProof/>
          </w:rPr>
          <w:t>18</w:t>
        </w:r>
      </w:fldSimple>
      <w:r w:rsidR="00114098">
        <w:t xml:space="preserve"> fourth</w:t>
      </w:r>
      <w:r w:rsidR="00114098" w:rsidRPr="00114098">
        <w:t xml:space="preserve"> chart - </w:t>
      </w:r>
      <w:r>
        <w:t>group code, missed bins, recycling bags (4 categories)</w:t>
      </w:r>
    </w:p>
    <w:p w:rsidR="00A06C67" w:rsidRDefault="00A06C67" w:rsidP="00A06C67"/>
    <w:p w:rsidR="00A06C67" w:rsidRPr="00A06C67" w:rsidRDefault="00A06C67" w:rsidP="00A06C67"/>
    <w:p w:rsidR="009B695F" w:rsidRDefault="009B695F" w:rsidP="009B695F">
      <w:pPr>
        <w:pStyle w:val="Heading3"/>
      </w:pPr>
      <w:bookmarkStart w:id="28" w:name="_Toc425843553"/>
      <w:r>
        <w:lastRenderedPageBreak/>
        <w:t>Problems</w:t>
      </w:r>
      <w:bookmarkEnd w:id="28"/>
    </w:p>
    <w:p w:rsidR="00A06C67" w:rsidRDefault="00A06C67" w:rsidP="00A06C67">
      <w:pPr>
        <w:pStyle w:val="Heading4"/>
      </w:pPr>
      <w:r>
        <w:t>Linking problem</w:t>
      </w:r>
    </w:p>
    <w:p w:rsidR="00A06C67" w:rsidRDefault="00A06C67" w:rsidP="00A06C67"/>
    <w:p w:rsidR="008B18D4" w:rsidRDefault="008B18D4" w:rsidP="00A06C67">
      <w:r>
        <w:t>I considered getting an extract from CRM and Mosaic, populating an SQL database</w:t>
      </w:r>
      <w:r w:rsidR="00E60F7F">
        <w:t xml:space="preserve"> (on my mac</w:t>
      </w:r>
      <w:r w:rsidR="00762F4D">
        <w:t>h</w:t>
      </w:r>
      <w:r w:rsidR="00E60F7F">
        <w:t>ine)</w:t>
      </w:r>
      <w:r>
        <w:t xml:space="preserve"> and conducting analysis using Python libraries:</w:t>
      </w:r>
    </w:p>
    <w:p w:rsidR="008B18D4" w:rsidRDefault="00E60F7F" w:rsidP="00A06C67">
      <w:r>
        <w:t>The datasets would be significantly limited, the entire project would not be as interesting to CEC.</w:t>
      </w:r>
    </w:p>
    <w:p w:rsidR="008B18D4" w:rsidRDefault="008B18D4" w:rsidP="00A06C67"/>
    <w:p w:rsidR="00A06C67" w:rsidRDefault="00A06C67" w:rsidP="00A06C67">
      <w:r>
        <w:t>IBM cognos link problem:</w:t>
      </w:r>
    </w:p>
    <w:p w:rsidR="00A06C67" w:rsidRDefault="00A06C67" w:rsidP="00A06C67">
      <w:r>
        <w:t>1. welcome page</w:t>
      </w:r>
    </w:p>
    <w:p w:rsidR="00A06C67" w:rsidRDefault="00A06C67" w:rsidP="00A06C67">
      <w:r>
        <w:t>2. Launch the "Report Studio" app from the list menu on the right</w:t>
      </w:r>
    </w:p>
    <w:p w:rsidR="00A06C67" w:rsidRDefault="00A06C67" w:rsidP="00A06C67">
      <w:r>
        <w:t>3. Select the Mosaic package</w:t>
      </w:r>
    </w:p>
    <w:p w:rsidR="00A06C67" w:rsidRDefault="00A06C67" w:rsidP="00A06C67">
      <w:r>
        <w:t>4. Start a new report</w:t>
      </w:r>
    </w:p>
    <w:p w:rsidR="00A06C67" w:rsidRDefault="00A06C67" w:rsidP="00A06C67">
      <w:r>
        <w:t>5. Select the type of report</w:t>
      </w:r>
    </w:p>
    <w:p w:rsidR="00A06C67" w:rsidRDefault="00A06C67" w:rsidP="00A06C67">
      <w:r>
        <w:t xml:space="preserve"> </w:t>
      </w:r>
    </w:p>
    <w:p w:rsidR="003A7EE3" w:rsidRDefault="003A7EE3" w:rsidP="003A7EE3"/>
    <w:p w:rsidR="003A7EE3" w:rsidRDefault="003A7EE3" w:rsidP="003A7EE3">
      <w:pPr>
        <w:keepNext/>
      </w:pPr>
      <w:r>
        <w:rPr>
          <w:noProof/>
          <w:lang w:eastAsia="en-GB"/>
        </w:rPr>
        <w:drawing>
          <wp:inline distT="0" distB="0" distL="0" distR="0" wp14:anchorId="0BFC623C" wp14:editId="6C515C0E">
            <wp:extent cx="5760720" cy="303466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porting CRM data into Cognos.jpg"/>
                    <pic:cNvPicPr/>
                  </pic:nvPicPr>
                  <pic:blipFill>
                    <a:blip r:embed="rId26">
                      <a:extLst>
                        <a:ext uri="{28A0092B-C50C-407E-A947-70E740481C1C}">
                          <a14:useLocalDpi xmlns:a14="http://schemas.microsoft.com/office/drawing/2010/main" val="0"/>
                        </a:ext>
                      </a:extLst>
                    </a:blip>
                    <a:stretch>
                      <a:fillRect/>
                    </a:stretch>
                  </pic:blipFill>
                  <pic:spPr>
                    <a:xfrm>
                      <a:off x="0" y="0"/>
                      <a:ext cx="5760720" cy="3034665"/>
                    </a:xfrm>
                    <a:prstGeom prst="rect">
                      <a:avLst/>
                    </a:prstGeom>
                  </pic:spPr>
                </pic:pic>
              </a:graphicData>
            </a:graphic>
          </wp:inline>
        </w:drawing>
      </w:r>
    </w:p>
    <w:p w:rsidR="003A7EE3" w:rsidRDefault="003A7EE3" w:rsidP="003A7EE3">
      <w:pPr>
        <w:pStyle w:val="Caption"/>
      </w:pPr>
      <w:r>
        <w:t xml:space="preserve">Figure </w:t>
      </w:r>
      <w:fldSimple w:instr=" SEQ Figure \* ARABIC ">
        <w:r w:rsidR="002D3727">
          <w:rPr>
            <w:noProof/>
          </w:rPr>
          <w:t>19</w:t>
        </w:r>
      </w:fldSimple>
      <w:r>
        <w:t xml:space="preserve"> Importing CRM data into Report Studio with Mosaic loaded</w:t>
      </w:r>
    </w:p>
    <w:p w:rsidR="003A7EE3" w:rsidRDefault="003A7EE3" w:rsidP="003A7EE3"/>
    <w:p w:rsidR="003A7EE3" w:rsidRDefault="003A7EE3" w:rsidP="003A7EE3">
      <w:pPr>
        <w:keepNext/>
      </w:pPr>
      <w:r>
        <w:rPr>
          <w:noProof/>
          <w:lang w:eastAsia="en-GB"/>
        </w:rPr>
        <w:lastRenderedPageBreak/>
        <w:drawing>
          <wp:inline distT="0" distB="0" distL="0" distR="0" wp14:anchorId="08457123" wp14:editId="6B11FC7E">
            <wp:extent cx="5760720" cy="307467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porting CRM data into Cognos 2.jpg"/>
                    <pic:cNvPicPr/>
                  </pic:nvPicPr>
                  <pic:blipFill>
                    <a:blip r:embed="rId27">
                      <a:extLst>
                        <a:ext uri="{28A0092B-C50C-407E-A947-70E740481C1C}">
                          <a14:useLocalDpi xmlns:a14="http://schemas.microsoft.com/office/drawing/2010/main" val="0"/>
                        </a:ext>
                      </a:extLst>
                    </a:blip>
                    <a:stretch>
                      <a:fillRect/>
                    </a:stretch>
                  </pic:blipFill>
                  <pic:spPr>
                    <a:xfrm>
                      <a:off x="0" y="0"/>
                      <a:ext cx="5760720" cy="3074670"/>
                    </a:xfrm>
                    <a:prstGeom prst="rect">
                      <a:avLst/>
                    </a:prstGeom>
                  </pic:spPr>
                </pic:pic>
              </a:graphicData>
            </a:graphic>
          </wp:inline>
        </w:drawing>
      </w:r>
    </w:p>
    <w:p w:rsidR="003A7EE3" w:rsidRDefault="003A7EE3" w:rsidP="003A7EE3">
      <w:pPr>
        <w:pStyle w:val="Caption"/>
      </w:pPr>
      <w:r>
        <w:t xml:space="preserve">Figure </w:t>
      </w:r>
      <w:fldSimple w:instr=" SEQ Figure \* ARABIC ">
        <w:r w:rsidR="002D3727">
          <w:rPr>
            <w:noProof/>
          </w:rPr>
          <w:t>20</w:t>
        </w:r>
      </w:fldSimple>
      <w:r>
        <w:t xml:space="preserve"> Importing CRM data to Report Studio, Mosaic loaded, second step - link problem</w:t>
      </w:r>
    </w:p>
    <w:p w:rsidR="003A7EE3" w:rsidRDefault="003A7EE3" w:rsidP="00A06C67"/>
    <w:p w:rsidR="003A7EE3" w:rsidRDefault="003A7EE3" w:rsidP="00A06C67"/>
    <w:p w:rsidR="003A7EE3" w:rsidRDefault="003A7EE3" w:rsidP="00A06C67"/>
    <w:p w:rsidR="00A06C67" w:rsidRDefault="00A06C67" w:rsidP="00A06C67"/>
    <w:p w:rsidR="00A06C67" w:rsidRDefault="00A06C67" w:rsidP="00A06C67">
      <w:r>
        <w:t>We used IBM Cognos Report Studio. There was a package already created containing Mosaic data. There are different packages (see prtscrn). they can also be launched from the web interface (My folders, Public folders). It's just a different way of launching it.</w:t>
      </w:r>
    </w:p>
    <w:p w:rsidR="00A06C67" w:rsidRDefault="00A06C67" w:rsidP="00A06C67">
      <w:r>
        <w:t>We were trying to import data using Manage External Data and create links between the two. The package is not overwritten, there is another copy created containing Mosaic and CRM. Administrator sets the limit for the number of possible packages created (ask Kevin about the number, it was created by the 3rd party administartor).</w:t>
      </w:r>
    </w:p>
    <w:p w:rsidR="00A06C67" w:rsidRDefault="00A06C67" w:rsidP="00A06C67"/>
    <w:p w:rsidR="00A06C67" w:rsidRDefault="00A06C67" w:rsidP="00A06C67">
      <w:r>
        <w:t>https://www-304.ibm.com/support/knowledgecenter/#!/SSEP7J_10.2.2/com.ibm.swg.ba.cognos.ug_cr_rptstd.10.2.2.doc/c_rs_cwa_mng_ext_dta.html</w:t>
      </w:r>
    </w:p>
    <w:p w:rsidR="00A06C67" w:rsidRDefault="00A06C67" w:rsidP="00A06C67"/>
    <w:p w:rsidR="00A06C67" w:rsidRDefault="00A06C67" w:rsidP="00A06C67">
      <w:r>
        <w:t xml:space="preserve"> </w:t>
      </w:r>
    </w:p>
    <w:p w:rsidR="00A06C67" w:rsidRDefault="00A06C67" w:rsidP="00A06C67">
      <w:r>
        <w:t>the limit of 20000 entries is not Concil specific  it's actually a limit on Cognos, source: https://www-304.ibm.com/support/knowledgecenter/#!/SSEP7J_10.2.2/com.ibm.swg.ba.cognos.ug_cr_rptstd.10.2.2.doc/c_prep_ext_data.html%23prep_ext_data</w:t>
      </w:r>
    </w:p>
    <w:p w:rsidR="00A06C67" w:rsidRDefault="00A06C67" w:rsidP="00A06C67"/>
    <w:p w:rsidR="00A06C67" w:rsidRDefault="00A06C67" w:rsidP="00A06C67"/>
    <w:p w:rsidR="00A06C67" w:rsidRDefault="00A06C67" w:rsidP="00A06C67">
      <w:r>
        <w:t>website with the solution:</w:t>
      </w:r>
    </w:p>
    <w:p w:rsidR="00A06C67" w:rsidRDefault="00A06C67" w:rsidP="00A06C67">
      <w:r>
        <w:t>https://www-304.ibm.com/support/knowledgecenter/#!/SSEP7J_10.2.2/com.ibm.swg.ba.cognos.ug_cr_rptstd.10.2.2.doc/t_id_rs_persdat_161mapdata.html%23id_rs_persdat_161MapData</w:t>
      </w:r>
    </w:p>
    <w:p w:rsidR="00A06C67" w:rsidRDefault="00A06C67" w:rsidP="00A06C67"/>
    <w:p w:rsidR="00A06C67" w:rsidRDefault="00A06C67" w:rsidP="00A06C67"/>
    <w:p w:rsidR="004B011D" w:rsidRDefault="004B011D" w:rsidP="00A06C67">
      <w:pPr>
        <w:pStyle w:val="Heading4"/>
      </w:pPr>
      <w:r>
        <w:t xml:space="preserve">CRM data inconsistencies </w:t>
      </w:r>
    </w:p>
    <w:p w:rsidR="004B011D" w:rsidRDefault="004B011D" w:rsidP="004B011D"/>
    <w:p w:rsidR="004B011D" w:rsidRDefault="004B011D" w:rsidP="004B011D">
      <w:r>
        <w:t>Problems to solve:</w:t>
      </w:r>
    </w:p>
    <w:p w:rsidR="004B011D" w:rsidRDefault="004B011D" w:rsidP="004B011D">
      <w:r>
        <w:t>- when I work on a query and put a filter on data, generate report, save file, everything works fine. Then I use the same file to work on another report and start from removing the filter - when I run the report then the dates are still filtered.</w:t>
      </w:r>
    </w:p>
    <w:p w:rsidR="004B011D" w:rsidRDefault="004B011D" w:rsidP="004B011D"/>
    <w:p w:rsidR="004B011D" w:rsidRDefault="004B011D" w:rsidP="004B011D">
      <w:r>
        <w:t>- duplicate fields in CRM data ('UPRN', 'second UPRN', 'UPRN 2')</w:t>
      </w:r>
    </w:p>
    <w:p w:rsidR="009B7669" w:rsidRDefault="009B7669" w:rsidP="004B011D">
      <w:r>
        <w:t>- what’s the difference between UPRN and UCRN</w:t>
      </w:r>
    </w:p>
    <w:p w:rsidR="004B011D" w:rsidRDefault="004B011D" w:rsidP="004B011D"/>
    <w:p w:rsidR="004B011D" w:rsidRDefault="004B011D" w:rsidP="004B011D">
      <w:r>
        <w:t>- what's the difference between 'subject' and 'product hierarchy'?</w:t>
      </w:r>
    </w:p>
    <w:p w:rsidR="004B011D" w:rsidRDefault="004B011D" w:rsidP="004B011D"/>
    <w:p w:rsidR="004B011D" w:rsidRDefault="004B011D" w:rsidP="004B011D">
      <w:r>
        <w:t>- duplicate values in field 'subject' ('Recycling bins or bags', 'Recycling bags or bins'). It's not that one value is not used and the other is. There are entries all throughout May for both.</w:t>
      </w:r>
    </w:p>
    <w:p w:rsidR="004B011D" w:rsidRDefault="004B011D" w:rsidP="004B011D"/>
    <w:p w:rsidR="004B011D" w:rsidRDefault="004B011D" w:rsidP="004B011D"/>
    <w:p w:rsidR="004B011D" w:rsidRPr="004B011D" w:rsidRDefault="004B011D" w:rsidP="004B011D"/>
    <w:p w:rsidR="00A06C67" w:rsidRDefault="00A06C67" w:rsidP="00A06C67">
      <w:pPr>
        <w:pStyle w:val="Heading4"/>
      </w:pPr>
      <w:r>
        <w:t>Other problems</w:t>
      </w:r>
    </w:p>
    <w:p w:rsidR="00A06C67" w:rsidRDefault="00A06C67" w:rsidP="00A06C67"/>
    <w:p w:rsidR="00A06C67" w:rsidRDefault="005259BC" w:rsidP="00BD1EC3">
      <w:pPr>
        <w:pStyle w:val="ListParagraph"/>
        <w:numPr>
          <w:ilvl w:val="0"/>
          <w:numId w:val="9"/>
        </w:numPr>
      </w:pPr>
      <w:r>
        <w:t>Lack of pass to CEC</w:t>
      </w:r>
      <w:r w:rsidR="00BD1EC3">
        <w:t>, Not having a laptop from CEC with network ID</w:t>
      </w:r>
    </w:p>
    <w:p w:rsidR="005259BC" w:rsidRDefault="005259BC" w:rsidP="005259BC">
      <w:pPr>
        <w:pStyle w:val="ListParagraph"/>
        <w:numPr>
          <w:ilvl w:val="0"/>
          <w:numId w:val="9"/>
        </w:numPr>
      </w:pPr>
      <w:r>
        <w:t>Lack of access to Cognos</w:t>
      </w:r>
    </w:p>
    <w:p w:rsidR="005259BC" w:rsidRDefault="005259BC" w:rsidP="005259BC">
      <w:pPr>
        <w:pStyle w:val="ListParagraph"/>
        <w:numPr>
          <w:ilvl w:val="0"/>
          <w:numId w:val="9"/>
        </w:numPr>
      </w:pPr>
      <w:r>
        <w:t>Lack of access to CRM (RightNow)</w:t>
      </w:r>
    </w:p>
    <w:p w:rsidR="00BD1EC3" w:rsidRDefault="005259BC" w:rsidP="00BD1EC3">
      <w:pPr>
        <w:pStyle w:val="ListParagraph"/>
        <w:numPr>
          <w:ilvl w:val="0"/>
          <w:numId w:val="9"/>
        </w:numPr>
      </w:pPr>
      <w:r>
        <w:t>Not knowing (and not knowing who knows) the structure of the database in CRM system</w:t>
      </w:r>
    </w:p>
    <w:p w:rsidR="005F4FB1" w:rsidRPr="00A06C67" w:rsidRDefault="005F4FB1" w:rsidP="00BD1EC3">
      <w:pPr>
        <w:pStyle w:val="ListParagraph"/>
        <w:numPr>
          <w:ilvl w:val="0"/>
          <w:numId w:val="9"/>
        </w:numPr>
      </w:pPr>
      <w:r>
        <w:lastRenderedPageBreak/>
        <w:t>In many cases there was no knowledge of what was done a few months ago (e.g. “there are some profiles in the Council” – it turns out those were Mosaic profiles)</w:t>
      </w:r>
    </w:p>
    <w:p w:rsidR="00A06C67" w:rsidRDefault="00A06C67" w:rsidP="00A06C67"/>
    <w:p w:rsidR="00A06C67" w:rsidRPr="00A06C67" w:rsidRDefault="00A06C67" w:rsidP="00A06C67"/>
    <w:p w:rsidR="0033289D" w:rsidRDefault="00745150" w:rsidP="0033289D">
      <w:pPr>
        <w:pStyle w:val="Heading2"/>
      </w:pPr>
      <w:bookmarkStart w:id="29" w:name="_Toc425843554"/>
      <w:r>
        <w:t>Work undertaken</w:t>
      </w:r>
      <w:bookmarkEnd w:id="29"/>
    </w:p>
    <w:p w:rsidR="00282A00" w:rsidRDefault="00282A00" w:rsidP="007F058A"/>
    <w:p w:rsidR="00282A00" w:rsidRDefault="00282A00" w:rsidP="00282A00">
      <w:pPr>
        <w:pStyle w:val="Heading3"/>
      </w:pPr>
      <w:bookmarkStart w:id="30" w:name="_Toc425843555"/>
      <w:r>
        <w:t>Analysis objectives (questions to be answered)</w:t>
      </w:r>
      <w:bookmarkEnd w:id="30"/>
    </w:p>
    <w:p w:rsidR="00A4792A" w:rsidRDefault="00A4792A" w:rsidP="00282A00">
      <w:r>
        <w:t>The initial reports served as a learning experience during which I became familiar with systems available at the Council. I also got the necessary access rights and gained a better understanding of what kind of analysis is possible.</w:t>
      </w:r>
    </w:p>
    <w:p w:rsidR="00A4792A" w:rsidRDefault="00A4792A" w:rsidP="00282A00">
      <w:r>
        <w:t xml:space="preserve">I had some ideas for the analysis that would be interesting from the perspective of </w:t>
      </w:r>
      <w:r w:rsidR="00C15CD4">
        <w:t>a person implementing or improving transactions at the Council. After some discussions I created the following list of reports that were subsequently generated</w:t>
      </w:r>
      <w:r w:rsidR="003B5EA9">
        <w:t>:</w:t>
      </w:r>
    </w:p>
    <w:p w:rsidR="00282A00" w:rsidRDefault="003B5EA9" w:rsidP="00C15CD4">
      <w:pPr>
        <w:pStyle w:val="ListParagraph"/>
        <w:numPr>
          <w:ilvl w:val="0"/>
          <w:numId w:val="16"/>
        </w:numPr>
      </w:pPr>
      <w:r>
        <w:t>C</w:t>
      </w:r>
      <w:r w:rsidR="00282A00">
        <w:t>ases</w:t>
      </w:r>
      <w:r>
        <w:t xml:space="preserve"> of intentional use of multiple channels for the same issue</w:t>
      </w:r>
    </w:p>
    <w:p w:rsidR="00C15CD4" w:rsidRDefault="003B5EA9" w:rsidP="00C15CD4">
      <w:pPr>
        <w:pStyle w:val="ListParagraph"/>
        <w:numPr>
          <w:ilvl w:val="0"/>
          <w:numId w:val="16"/>
        </w:numPr>
      </w:pPr>
      <w:r>
        <w:t>Patterns of behaviour across different channels</w:t>
      </w:r>
    </w:p>
    <w:p w:rsidR="00C15CD4" w:rsidRDefault="004C7F86" w:rsidP="00C15CD4">
      <w:pPr>
        <w:pStyle w:val="ListParagraph"/>
        <w:numPr>
          <w:ilvl w:val="0"/>
          <w:numId w:val="16"/>
        </w:numPr>
      </w:pPr>
      <w:r>
        <w:t>Who are the</w:t>
      </w:r>
      <w:r w:rsidR="00C15CD4">
        <w:t xml:space="preserve"> </w:t>
      </w:r>
      <w:r w:rsidR="00282A00">
        <w:t>primary users of CEC services</w:t>
      </w:r>
    </w:p>
    <w:p w:rsidR="00C15CD4" w:rsidRDefault="00C15CD4" w:rsidP="00C15CD4">
      <w:r>
        <w:t>The following subchapters provide more information on each of th</w:t>
      </w:r>
      <w:r w:rsidR="003B5EA9">
        <w:t>e</w:t>
      </w:r>
      <w:r>
        <w:t>se points.</w:t>
      </w:r>
    </w:p>
    <w:p w:rsidR="00C15CD4" w:rsidRDefault="00C15CD4" w:rsidP="00C15CD4">
      <w:pPr>
        <w:pStyle w:val="Heading4"/>
      </w:pPr>
      <w:r>
        <w:t>Cases of intentional use of multiple channels for the same issue</w:t>
      </w:r>
    </w:p>
    <w:p w:rsidR="00C15CD4" w:rsidRDefault="003B5EA9" w:rsidP="00C15CD4">
      <w:r>
        <w:t>This analysis is aiming at identifying cases where citizens want to report an issue, but do not trust in it being handled the same way through different channels. The reasoning behind such behaviour is that if many tickets are opened for the same problem, one of them will “get the job done”. It will be solved the quickest possible way, because if the process behind one channel has more resources available it will be handled quicker than with the process behind another channel.</w:t>
      </w:r>
    </w:p>
    <w:p w:rsidR="003B5EA9" w:rsidRDefault="003B5EA9" w:rsidP="00C15CD4">
      <w:r>
        <w:t>The underlying assumption is that entries in the CRM system will not be identified as related to the same problem and that time of delivery differs across different channels.</w:t>
      </w:r>
    </w:p>
    <w:p w:rsidR="004C7F86" w:rsidRDefault="003B5EA9" w:rsidP="00C15CD4">
      <w:r>
        <w:t xml:space="preserve">The purpose of this analysis is not to provide evidence </w:t>
      </w:r>
      <w:r w:rsidR="004C7F86">
        <w:t>about the assumptions being</w:t>
      </w:r>
      <w:r>
        <w:t xml:space="preserve"> right </w:t>
      </w:r>
      <w:r w:rsidR="004C7F86">
        <w:t xml:space="preserve">or </w:t>
      </w:r>
      <w:r>
        <w:t>wrong, but to verify if such behaviour exists among receivers of the Council services.</w:t>
      </w:r>
    </w:p>
    <w:p w:rsidR="003B5EA9" w:rsidRPr="00C15CD4" w:rsidRDefault="003B5EA9" w:rsidP="003B5EA9">
      <w:pPr>
        <w:pStyle w:val="Heading4"/>
      </w:pPr>
      <w:r>
        <w:t>Patterns of behaviour across different channels</w:t>
      </w:r>
    </w:p>
    <w:p w:rsidR="00C15CD4" w:rsidRDefault="003219AB" w:rsidP="00C15CD4">
      <w:r>
        <w:t>The purpose of this analysis is to understand patterns of behaviour of citizens acr</w:t>
      </w:r>
      <w:r w:rsidR="00AA40C1">
        <w:t>oss many channels.</w:t>
      </w:r>
    </w:p>
    <w:p w:rsidR="00AA40C1" w:rsidRDefault="00AA40C1" w:rsidP="00C15CD4">
      <w:r>
        <w:t>Some of the patterns that might be revealed include:</w:t>
      </w:r>
    </w:p>
    <w:p w:rsidR="00AA40C1" w:rsidRDefault="00AA40C1" w:rsidP="00AA40C1">
      <w:pPr>
        <w:pStyle w:val="ListParagraph"/>
        <w:numPr>
          <w:ilvl w:val="0"/>
          <w:numId w:val="17"/>
        </w:numPr>
      </w:pPr>
      <w:r>
        <w:t xml:space="preserve">The user initiated a service through a channel of preferred choice (e.g. web-form). However, after not hearing from the Council for some time, the user is unsure about the status of the process and uses a channel that is considered trust worthy (e.g. face-to-face) to confirm its state. Such behaviour is characteristic to </w:t>
      </w:r>
      <w:r w:rsidR="00BC6F0D">
        <w:t xml:space="preserve">a </w:t>
      </w:r>
      <w:r>
        <w:t>lack of trust in the digital channels.</w:t>
      </w:r>
    </w:p>
    <w:p w:rsidR="00AA40C1" w:rsidRDefault="00AA40C1" w:rsidP="00AA40C1">
      <w:pPr>
        <w:pStyle w:val="ListParagraph"/>
        <w:numPr>
          <w:ilvl w:val="0"/>
          <w:numId w:val="17"/>
        </w:numPr>
      </w:pPr>
      <w:r>
        <w:lastRenderedPageBreak/>
        <w:t>If the above pattern occurs only for one type of transaction it might suggest a problem with a particular service. For example, if many users try to report a missed b</w:t>
      </w:r>
      <w:r w:rsidR="003A2F32">
        <w:t>in over a web-form, but eventually use a phone to do it</w:t>
      </w:r>
      <w:r w:rsidR="00F75107">
        <w:t xml:space="preserve"> </w:t>
      </w:r>
      <w:r w:rsidR="00F75107">
        <w:t xml:space="preserve">(or </w:t>
      </w:r>
      <w:r w:rsidR="00F75107">
        <w:t xml:space="preserve">switch </w:t>
      </w:r>
      <w:bookmarkStart w:id="31" w:name="_GoBack"/>
      <w:bookmarkEnd w:id="31"/>
      <w:r w:rsidR="00F75107">
        <w:t>after a few uses)</w:t>
      </w:r>
    </w:p>
    <w:p w:rsidR="003A2F32" w:rsidRDefault="003A2F32" w:rsidP="00AA40C1">
      <w:pPr>
        <w:pStyle w:val="ListParagraph"/>
        <w:numPr>
          <w:ilvl w:val="0"/>
          <w:numId w:val="17"/>
        </w:numPr>
      </w:pPr>
      <w:r>
        <w:t>An active user who uses a particular service is trying out a digital interface, but for some reason goes back to how he access it before</w:t>
      </w:r>
    </w:p>
    <w:p w:rsidR="004C7F86" w:rsidRDefault="003A2F32" w:rsidP="00C15CD4">
      <w:pPr>
        <w:pStyle w:val="ListParagraph"/>
        <w:numPr>
          <w:ilvl w:val="0"/>
          <w:numId w:val="17"/>
        </w:numPr>
      </w:pPr>
      <w:r>
        <w:t>Numerical evidence for how quickly people adapt new channels (e.g. how effective an information campaign was)</w:t>
      </w:r>
    </w:p>
    <w:p w:rsidR="004C7F86" w:rsidRDefault="004C7F86" w:rsidP="004C7F86">
      <w:pPr>
        <w:pStyle w:val="Heading4"/>
      </w:pPr>
      <w:r>
        <w:t>Who are the primary users of CEC services</w:t>
      </w:r>
    </w:p>
    <w:p w:rsidR="00C15CD4" w:rsidRDefault="00C15CD4" w:rsidP="00C15CD4"/>
    <w:p w:rsidR="00282A00" w:rsidRDefault="009B7669" w:rsidP="00C15CD4">
      <w:r>
        <w:t>(e.g. above 3 issues reported, which groups report the most within a service, which service is most popular within a group, who are primary users in general)</w:t>
      </w:r>
    </w:p>
    <w:p w:rsidR="004C7F86" w:rsidRDefault="004C7F86" w:rsidP="009C2CFB"/>
    <w:p w:rsidR="009C2CFB" w:rsidRDefault="009C2CFB" w:rsidP="009C2CFB">
      <w:r>
        <w:t>3.</w:t>
      </w:r>
      <w:r>
        <w:tab/>
        <w:t xml:space="preserve">primary users of digital channels. There are 3 groups of citizens using digital channels: a. don't interact at all; b. interact occassionally (to report taxes, up to 3 times a year); c. active users (above 3 issues reported a year)Analyze group c: </w:t>
      </w:r>
    </w:p>
    <w:p w:rsidR="009C2CFB" w:rsidRDefault="009C2CFB" w:rsidP="009C2CFB">
      <w:r>
        <w:t>1.</w:t>
      </w:r>
      <w:r>
        <w:tab/>
        <w:t>which Mosaic groups they belong to</w:t>
      </w:r>
    </w:p>
    <w:p w:rsidR="009C2CFB" w:rsidRDefault="009C2CFB" w:rsidP="009C2CFB">
      <w:r>
        <w:t>2.</w:t>
      </w:r>
      <w:r>
        <w:tab/>
        <w:t>which services they use the most</w:t>
      </w:r>
    </w:p>
    <w:p w:rsidR="009C2CFB" w:rsidRDefault="009C2CFB" w:rsidP="009C2CFB">
      <w:r>
        <w:t>3.</w:t>
      </w:r>
      <w:r>
        <w:tab/>
        <w:t>which group is the most active within a service</w:t>
      </w:r>
    </w:p>
    <w:p w:rsidR="009C2CFB" w:rsidRDefault="009C2CFB" w:rsidP="007F058A"/>
    <w:p w:rsidR="009C2CFB" w:rsidRDefault="009C2CFB" w:rsidP="009C2CFB">
      <w:r>
        <w:t>•</w:t>
      </w:r>
      <w:r>
        <w:tab/>
        <w:t>more than 3 interactions</w:t>
      </w:r>
    </w:p>
    <w:p w:rsidR="009C2CFB" w:rsidRDefault="009C2CFB" w:rsidP="007F058A"/>
    <w:p w:rsidR="009C2CFB" w:rsidRDefault="009C2CFB" w:rsidP="007F058A"/>
    <w:p w:rsidR="009C2CFB" w:rsidRDefault="009C2CFB" w:rsidP="007F058A"/>
    <w:p w:rsidR="00282A00" w:rsidRDefault="00282A00" w:rsidP="00282A00">
      <w:pPr>
        <w:pStyle w:val="Heading3"/>
      </w:pPr>
      <w:bookmarkStart w:id="32" w:name="_Toc425843556"/>
      <w:r>
        <w:t>Implementation</w:t>
      </w:r>
      <w:bookmarkEnd w:id="32"/>
    </w:p>
    <w:p w:rsidR="00282A00" w:rsidRDefault="00282A00" w:rsidP="00282A00"/>
    <w:p w:rsidR="004C7F86" w:rsidRDefault="004C7F86" w:rsidP="004C7F86">
      <w:r>
        <w:t>Final stage (second iteration):</w:t>
      </w:r>
    </w:p>
    <w:p w:rsidR="004C7F86" w:rsidRDefault="004C7F86" w:rsidP="004C7F86">
      <w:r>
        <w:t>1.</w:t>
      </w:r>
      <w:r>
        <w:tab/>
        <w:t>Analyze the CRM data set, extract the data I'm interested in</w:t>
      </w:r>
    </w:p>
    <w:p w:rsidR="004C7F86" w:rsidRDefault="004C7F86" w:rsidP="004C7F86">
      <w:r>
        <w:t>2.</w:t>
      </w:r>
      <w:r>
        <w:tab/>
        <w:t>Create a package in IBM Cognos that would contain CRM and Mosaic</w:t>
      </w:r>
    </w:p>
    <w:p w:rsidR="004C7F86" w:rsidRDefault="004C7F86" w:rsidP="004C7F86">
      <w:r>
        <w:t>3.</w:t>
      </w:r>
      <w:r>
        <w:tab/>
        <w:t>Create queries for the data analysis</w:t>
      </w:r>
    </w:p>
    <w:p w:rsidR="004C7F86" w:rsidRDefault="004C7F86" w:rsidP="004C7F86">
      <w:r>
        <w:t>4.</w:t>
      </w:r>
      <w:r>
        <w:tab/>
        <w:t>Create visualisations</w:t>
      </w:r>
    </w:p>
    <w:p w:rsidR="004C7F86" w:rsidRDefault="004C7F86" w:rsidP="004C7F86">
      <w:r>
        <w:t>5.</w:t>
      </w:r>
      <w:r>
        <w:tab/>
        <w:t>Conduct user studies to confirm some of the assumptions</w:t>
      </w:r>
    </w:p>
    <w:p w:rsidR="004C7F86" w:rsidRDefault="004C7F86" w:rsidP="004C7F86">
      <w:r>
        <w:t>6.</w:t>
      </w:r>
      <w:r>
        <w:tab/>
        <w:t>Create recommendations/suggestions</w:t>
      </w:r>
    </w:p>
    <w:p w:rsidR="004C7F86" w:rsidRDefault="004C7F86" w:rsidP="00282A00"/>
    <w:p w:rsidR="004C7F86" w:rsidRDefault="004C7F86" w:rsidP="00282A00"/>
    <w:p w:rsidR="004C7F86" w:rsidRDefault="004C7F86" w:rsidP="004C7F86">
      <w:pPr>
        <w:pStyle w:val="Heading4"/>
      </w:pPr>
      <w:r>
        <w:t>Report 1</w:t>
      </w:r>
    </w:p>
    <w:p w:rsidR="004C7F86" w:rsidRDefault="004C7F86" w:rsidP="004C7F86"/>
    <w:p w:rsidR="004C7F86" w:rsidRDefault="004C7F86" w:rsidP="004C7F86">
      <w:r>
        <w:t>It might put in the same category: people who made a call and a consultant suggested doing it on the web, who tried to fill a webform, but something went wrong and had to fill it in again (but system caught it as a seperate query) -&gt; find cases where this behaviour occurs more than once. This was to identify malicious uses, but there weren't any, so the page 2 shows how much people "struggled" with web-forms</w:t>
      </w:r>
    </w:p>
    <w:p w:rsidR="004C7F86" w:rsidRDefault="004C7F86" w:rsidP="004C7F86"/>
    <w:p w:rsidR="004C7F86" w:rsidRDefault="004C7F86" w:rsidP="004C7F86"/>
    <w:p w:rsidR="004C7F86" w:rsidRDefault="004C7F86" w:rsidP="004C7F86">
      <w:r>
        <w:t>Report 1</w:t>
      </w:r>
    </w:p>
    <w:p w:rsidR="004C7F86" w:rsidRDefault="004C7F86" w:rsidP="004C7F86">
      <w:r>
        <w:t>Query 1: all data with an additional counter for how many issues someone filed on one day</w:t>
      </w:r>
    </w:p>
    <w:p w:rsidR="004C7F86" w:rsidRDefault="004C7F86" w:rsidP="004C7F86">
      <w:r>
        <w:t xml:space="preserve"> </w:t>
      </w:r>
    </w:p>
    <w:p w:rsidR="004C7F86" w:rsidRDefault="004C7F86" w:rsidP="004C7F86">
      <w:r>
        <w:t>Query 2: all data with a counter for one person, reporting on one day multiple issues on the same subject</w:t>
      </w:r>
    </w:p>
    <w:p w:rsidR="004C7F86" w:rsidRDefault="004C7F86" w:rsidP="004C7F86">
      <w:r>
        <w:t xml:space="preserve"> </w:t>
      </w:r>
    </w:p>
    <w:p w:rsidR="004C7F86" w:rsidRDefault="004C7F86" w:rsidP="004C7F86">
      <w:r>
        <w:t>Query 3: filter out: entries with channel not specified, with only one issue reported a day, with only one occurrence of multiple issues per day</w:t>
      </w:r>
    </w:p>
    <w:p w:rsidR="004C7F86" w:rsidRDefault="004C7F86" w:rsidP="004C7F86">
      <w:r>
        <w:t xml:space="preserve"> </w:t>
      </w:r>
    </w:p>
    <w:p w:rsidR="004C7F86" w:rsidRDefault="004C7F86" w:rsidP="004C7F86">
      <w:r>
        <w:t>(here you can see that 05-15 and 05-18 and 05-20 was probably the same issue and that diffferent values in subject column are, as I suspected, refering to the same thing, but just come from different channels - inconsistent implementations)</w:t>
      </w:r>
    </w:p>
    <w:p w:rsidR="004C7F86" w:rsidRDefault="004C7F86" w:rsidP="004C7F86">
      <w:r>
        <w:t>Query 4: number of issues on one day, by one person, on the same subject (last row is a problem with data, will be removed). In other words, there were 194 people in May who reported on the same subject, on the same day twice.</w:t>
      </w:r>
    </w:p>
    <w:p w:rsidR="004C7F86" w:rsidRDefault="004C7F86" w:rsidP="004C7F86"/>
    <w:p w:rsidR="004C7F86" w:rsidRDefault="004C7F86" w:rsidP="004C7F86"/>
    <w:p w:rsidR="004C7F86" w:rsidRDefault="004C7F86" w:rsidP="004C7F86"/>
    <w:p w:rsidR="004C7F86" w:rsidRDefault="004C7F86" w:rsidP="004C7F86"/>
    <w:p w:rsidR="004C7F86" w:rsidRDefault="004C7F86" w:rsidP="004C7F86">
      <w:pPr>
        <w:pStyle w:val="Heading4"/>
      </w:pPr>
      <w:r>
        <w:t>Report 2</w:t>
      </w:r>
    </w:p>
    <w:p w:rsidR="004C7F86" w:rsidRDefault="004C7F86" w:rsidP="004C7F86"/>
    <w:p w:rsidR="004C7F86" w:rsidRDefault="004C7F86" w:rsidP="004C7F86">
      <w:r>
        <w:lastRenderedPageBreak/>
        <w:t>Report 2</w:t>
      </w:r>
    </w:p>
    <w:p w:rsidR="004C7F86" w:rsidRDefault="004C7F86" w:rsidP="004C7F86">
      <w:r>
        <w:t>Query 1: list cases where citizens use multiple channels</w:t>
      </w:r>
    </w:p>
    <w:p w:rsidR="004C7F86" w:rsidRDefault="004C7F86" w:rsidP="004C7F86">
      <w:r>
        <w:t>find patterns of behaviour (e.g. one subject is reported mostly through one channel), analyse them further</w:t>
      </w:r>
    </w:p>
    <w:p w:rsidR="004C7F86" w:rsidRPr="004C7F86" w:rsidRDefault="004C7F86" w:rsidP="004C7F86">
      <w:pPr>
        <w:pStyle w:val="Heading4"/>
      </w:pPr>
      <w:r>
        <w:t>Report 3</w:t>
      </w:r>
    </w:p>
    <w:p w:rsidR="004C7F86" w:rsidRPr="004C7F86" w:rsidRDefault="004C7F86" w:rsidP="004C7F86"/>
    <w:p w:rsidR="00A4792A" w:rsidRDefault="00A4792A" w:rsidP="00282A00"/>
    <w:p w:rsidR="009C2CFB" w:rsidRDefault="009C2CFB" w:rsidP="009C2CFB"/>
    <w:p w:rsidR="009C2CFB" w:rsidRDefault="009C2CFB" w:rsidP="009C2CFB">
      <w:r>
        <w:t>Report 3</w:t>
      </w:r>
    </w:p>
    <w:p w:rsidR="009C2CFB" w:rsidRDefault="009C2CFB" w:rsidP="009C2CFB">
      <w:r>
        <w:t>Query 1: group users into 2 categories as described above ("no interactions" will not have entries in incidents table so there will be only 2 categories: below 3 interactions, above 3 interactions)</w:t>
      </w:r>
    </w:p>
    <w:p w:rsidR="009C2CFB" w:rsidRDefault="009C2CFB" w:rsidP="009C2CFB">
      <w:r>
        <w:t>Query 2: assign Mosaic groups to both categories (1 chart)</w:t>
      </w:r>
    </w:p>
    <w:p w:rsidR="009C2CFB" w:rsidRDefault="009C2CFB" w:rsidP="009C2CFB">
      <w:r>
        <w:t>Query 3: services that both categories use (1 chart)</w:t>
      </w:r>
    </w:p>
    <w:p w:rsidR="009C2CFB" w:rsidRDefault="009C2CFB" w:rsidP="009C2CFB">
      <w:r>
        <w:t>Query 4: Which group is the most active within a service (selectable field -&gt; chart)</w:t>
      </w:r>
    </w:p>
    <w:p w:rsidR="009C2CFB" w:rsidRDefault="009C2CFB" w:rsidP="009C2CFB"/>
    <w:p w:rsidR="009C2CFB" w:rsidRDefault="009C2CFB" w:rsidP="00282A00"/>
    <w:p w:rsidR="009C2CFB" w:rsidRDefault="009C2CFB" w:rsidP="00282A00"/>
    <w:p w:rsidR="009C2CFB" w:rsidRDefault="009C2CFB" w:rsidP="00282A00"/>
    <w:p w:rsidR="00282A00" w:rsidRDefault="00C23EB6" w:rsidP="00C23EB6">
      <w:pPr>
        <w:pStyle w:val="Heading3"/>
      </w:pPr>
      <w:bookmarkStart w:id="33" w:name="_Toc425843557"/>
      <w:r>
        <w:t>Problems</w:t>
      </w:r>
      <w:bookmarkEnd w:id="33"/>
    </w:p>
    <w:p w:rsidR="00282A00" w:rsidRPr="00282A00" w:rsidRDefault="00282A00" w:rsidP="00282A00"/>
    <w:p w:rsidR="00A06C67" w:rsidRDefault="009C2CFB" w:rsidP="007F058A">
      <w:r w:rsidRPr="009C2CFB">
        <w:t>- in report 2, is there a way to find all interactions regarding one issue? (e.g. someone filled a web form which created the entry, but then phoned about it - is it recorded somewhere?)</w:t>
      </w:r>
    </w:p>
    <w:p w:rsidR="009C2CFB" w:rsidRDefault="009C2CFB" w:rsidP="009C2CFB">
      <w:r>
        <w:t>- formatting not working in outlook 365</w:t>
      </w:r>
    </w:p>
    <w:p w:rsidR="009C2CFB" w:rsidRDefault="009C2CFB" w:rsidP="009C2CFB">
      <w:r>
        <w:t>- not enough space on network drive (I w</w:t>
      </w:r>
      <w:r w:rsidR="004C7F86">
        <w:t>as always using somebody's else</w:t>
      </w:r>
      <w:r>
        <w:t xml:space="preserve"> computer</w:t>
      </w:r>
    </w:p>
    <w:p w:rsidR="009C2CFB" w:rsidRDefault="009C2CFB" w:rsidP="009C2CFB">
      <w:r>
        <w:t>- not having credentials to any of the services at the Council (I always had to use somebody else's. People were very uncomfortable with me using their credentals, different people had different access rights, I often would arrive at the Council just to find out that the person doesn't have access to what I did the day before and the person responsible for granting access is on holidays)</w:t>
      </w:r>
    </w:p>
    <w:p w:rsidR="009C2CFB" w:rsidRDefault="009C2CFB" w:rsidP="009C2CFB">
      <w:r>
        <w:t>- not having a work station (I could only work using a spare workstation and that was when someone was present, e.g. I had to arrive in the morning when they did, leave when they did)</w:t>
      </w:r>
    </w:p>
    <w:p w:rsidR="009C2CFB" w:rsidRDefault="009C2CFB" w:rsidP="009C2CFB">
      <w:r>
        <w:t>- difficulties creating charts using calculated fields</w:t>
      </w:r>
    </w:p>
    <w:p w:rsidR="009C2CFB" w:rsidRDefault="009C2CFB" w:rsidP="009C2CFB">
      <w:r>
        <w:lastRenderedPageBreak/>
        <w:t>- when setting filter (Data Item1 &gt; 2) I got a result (but when started the entire report from scratch it's working properly):</w:t>
      </w:r>
    </w:p>
    <w:p w:rsidR="009C2CFB" w:rsidRDefault="009C2CFB" w:rsidP="009C2CFB">
      <w:r>
        <w:t xml:space="preserve">- self calculated values (in contrary to values from a database) do not work with automated aggregation function, you have to </w:t>
      </w:r>
      <w:r w:rsidR="004C7F86">
        <w:t>use</w:t>
      </w:r>
      <w:r>
        <w:t xml:space="preserve"> none as the aggregation function</w:t>
      </w:r>
    </w:p>
    <w:p w:rsidR="009C2CFB" w:rsidRDefault="009C2CFB" w:rsidP="009C2CFB">
      <w:r>
        <w:t xml:space="preserve"> [screens]</w:t>
      </w:r>
    </w:p>
    <w:p w:rsidR="009C2CFB" w:rsidRDefault="009C2CFB" w:rsidP="009C2CFB">
      <w:r>
        <w:t>- the source file had blank entries, this was showing up in the table as an empty category with 4k entries</w:t>
      </w:r>
    </w:p>
    <w:p w:rsidR="009C2CFB" w:rsidRDefault="009C2CFB" w:rsidP="009C2CFB">
      <w:r>
        <w:t xml:space="preserve"> [screens]</w:t>
      </w:r>
    </w:p>
    <w:p w:rsidR="009C2CFB" w:rsidRDefault="009C2CFB" w:rsidP="007F058A"/>
    <w:p w:rsidR="009C2CFB" w:rsidRPr="007F058A" w:rsidRDefault="009C2CFB" w:rsidP="007F058A"/>
    <w:p w:rsidR="004E38B1" w:rsidRDefault="004E38B1" w:rsidP="004E38B1">
      <w:pPr>
        <w:pStyle w:val="Heading1"/>
      </w:pPr>
      <w:bookmarkStart w:id="34" w:name="_Toc425843558"/>
      <w:r>
        <w:t>Analysis or Evaluation</w:t>
      </w:r>
      <w:bookmarkEnd w:id="34"/>
    </w:p>
    <w:p w:rsidR="004E38B1" w:rsidRDefault="004D049A" w:rsidP="004E38B1">
      <w:r w:rsidRPr="004D049A">
        <w:t>results and their critical analysis should be reported, whether the results conform to expectations or otherwise and how they compare with other related work. Where appropriate evaluation of the work against the original objectives should be presented.</w:t>
      </w:r>
    </w:p>
    <w:p w:rsidR="00436A08" w:rsidRDefault="00436A08" w:rsidP="004E38B1"/>
    <w:p w:rsidR="00436A08" w:rsidRDefault="00436A08" w:rsidP="004E38B1">
      <w:r>
        <w:t>Describe evaluation of the tools used</w:t>
      </w:r>
    </w:p>
    <w:p w:rsidR="00436A08" w:rsidRDefault="00436A08" w:rsidP="004E38B1">
      <w:r>
        <w:t>Give and describe a presentation in the Council</w:t>
      </w:r>
    </w:p>
    <w:p w:rsidR="00BC6F0D" w:rsidRDefault="00BC6F0D" w:rsidP="004E38B1">
      <w:r>
        <w:t>It misses cases where someone wanted to report an issue, but in the end didn’t – struggled and failed. After that they went to another channel (e.g. phone), but the initial attempt was not registered in the CRM system.</w:t>
      </w:r>
    </w:p>
    <w:p w:rsidR="004E38B1" w:rsidRDefault="004E38B1" w:rsidP="004E38B1">
      <w:pPr>
        <w:pStyle w:val="Heading1"/>
      </w:pPr>
      <w:bookmarkStart w:id="35" w:name="_Toc425843559"/>
      <w:r>
        <w:t>Conclusion</w:t>
      </w:r>
      <w:bookmarkEnd w:id="35"/>
    </w:p>
    <w:p w:rsidR="00773720" w:rsidRDefault="00773720" w:rsidP="00773720"/>
    <w:p w:rsidR="00773720" w:rsidRDefault="00773720" w:rsidP="00773720">
      <w:r w:rsidRPr="00773720">
        <w:t>- you can go very deep with those analysis, e.g. I started with the goal to identify malicious uses of multiple channels, I generated 3 reports, I realized I could do a few more looking for how people learn different channels -&gt; the rate at which people file multiple times within one channel goes down with time (they learn)</w:t>
      </w:r>
    </w:p>
    <w:p w:rsidR="003B5EA9" w:rsidRDefault="003B5EA9" w:rsidP="00773720">
      <w:r>
        <w:t>- identify multiple entries in the CRM system regarding one issue (by UPRN, by post code)</w:t>
      </w:r>
    </w:p>
    <w:p w:rsidR="004C7F86" w:rsidRDefault="004C7F86" w:rsidP="00773720">
      <w:r>
        <w:t>- different values in the field subject depending on the channel</w:t>
      </w:r>
    </w:p>
    <w:p w:rsidR="00773720" w:rsidRDefault="00773720" w:rsidP="00773720"/>
    <w:p w:rsidR="00773720" w:rsidRDefault="00773720" w:rsidP="00773720">
      <w:pPr>
        <w:pStyle w:val="Heading1"/>
      </w:pPr>
      <w:bookmarkStart w:id="36" w:name="_Toc425843560"/>
      <w:r>
        <w:t>Appendix A</w:t>
      </w:r>
      <w:bookmarkEnd w:id="36"/>
    </w:p>
    <w:p w:rsidR="00773720" w:rsidRDefault="00773720" w:rsidP="00773720"/>
    <w:p w:rsidR="00773720" w:rsidRDefault="00773720" w:rsidP="00773720">
      <w:r>
        <w:lastRenderedPageBreak/>
        <w:t>Files:</w:t>
      </w:r>
    </w:p>
    <w:p w:rsidR="00773720" w:rsidRDefault="00773720" w:rsidP="00773720">
      <w:r>
        <w:t>•</w:t>
      </w:r>
      <w:r>
        <w:tab/>
        <w:t>MW v0.1 self - file to start playing with Cognos, shows how to combine CRM data with Mosaic data</w:t>
      </w:r>
    </w:p>
    <w:p w:rsidR="00773720" w:rsidRDefault="00773720" w:rsidP="00773720">
      <w:r>
        <w:t>•</w:t>
      </w:r>
      <w:r>
        <w:tab/>
        <w:t>MW v0.1 self2 - first attempt to create a chart, doesn't work</w:t>
      </w:r>
    </w:p>
    <w:p w:rsidR="00773720" w:rsidRDefault="00773720" w:rsidP="00773720">
      <w:r>
        <w:t>•</w:t>
      </w:r>
      <w:r>
        <w:tab/>
        <w:t>MW v0.1 self3 - attempt to create a chart, the query itself is working (everything is correct from the sytax point of view), but data is unavailable (aggregate function? filtering error?)</w:t>
      </w:r>
    </w:p>
    <w:p w:rsidR="00773720" w:rsidRDefault="00773720" w:rsidP="00773720">
      <w:r>
        <w:t>•</w:t>
      </w:r>
      <w:r>
        <w:tab/>
        <w:t>MW v0.1 self4 - debugging the self3 report, added a list to show filtered data returned from the query. Result: there are some entries after filtering, but not as expected</w:t>
      </w:r>
    </w:p>
    <w:p w:rsidR="00773720" w:rsidRDefault="00773720" w:rsidP="00773720">
      <w:r>
        <w:t>•</w:t>
      </w:r>
      <w:r>
        <w:tab/>
        <w:t>MW v0.1 self5 - from the start, this time the results are as expected (type of result, number of result)</w:t>
      </w:r>
    </w:p>
    <w:p w:rsidR="00773720" w:rsidRDefault="00773720" w:rsidP="00773720">
      <w:r>
        <w:t>•</w:t>
      </w:r>
      <w:r>
        <w:tab/>
        <w:t>MW v0.2, working chart, 3 days, type of report - day - first chart working as expected, it shows numbers about queries from all services grouped into Mosaic groups, counted by reference, limited to 3 days (x - mosaic group, e.g. B, G, K; y - count by reference, multiple columns - different values in 'subject')</w:t>
      </w:r>
    </w:p>
    <w:p w:rsidR="00773720" w:rsidRDefault="00773720" w:rsidP="00773720">
      <w:r>
        <w:t>•</w:t>
      </w:r>
      <w:r>
        <w:tab/>
        <w:t>MW v0.2, working chart, entire May (previous was 4 days), Mosaic group - subject - second chart working as expected, more accurate; x - type code, e.g. A01, A02; y - count by reference; only 4 services - 4 columns; for the entire May</w:t>
      </w:r>
    </w:p>
    <w:p w:rsidR="00773720" w:rsidRDefault="00773720" w:rsidP="00773720">
      <w:r>
        <w:t>•</w:t>
      </w:r>
      <w:r>
        <w:tab/>
        <w:t>MW v0.2, working chart, entire May, Mosaic group - subject - similar to previous one, not as detailed, x - Mosaic groups, e.g. B, G; y - count by reference; columns - different services (different values in 'subject'); entire May</w:t>
      </w:r>
    </w:p>
    <w:p w:rsidR="00773720" w:rsidRDefault="00773720" w:rsidP="00773720">
      <w:r>
        <w:t>Here implementation of questions started:</w:t>
      </w:r>
    </w:p>
    <w:p w:rsidR="00773720" w:rsidRDefault="00773720" w:rsidP="00773720">
      <w:r>
        <w:t>•</w:t>
      </w:r>
      <w:r>
        <w:tab/>
        <w:t>one issue on multiple channels v1.0 - find cases of misuse of multiple channels</w:t>
      </w:r>
    </w:p>
    <w:p w:rsidR="00773720" w:rsidRDefault="00773720" w:rsidP="00773720">
      <w:r>
        <w:t>The CRM dataset I was working on was limited to May only, entries without UPRN were filtered. There were 979 entries left as a result</w:t>
      </w:r>
    </w:p>
    <w:p w:rsidR="00773720" w:rsidRDefault="00773720" w:rsidP="00773720">
      <w:r>
        <w:t>•</w:t>
      </w:r>
      <w:r>
        <w:tab/>
        <w:t>MW report 3 = MW Report 3, blank chart - base report that can be used to generate different reports about number of interactions with the Council, couldn't overwrite the original one, created another one to have a more meaningful name</w:t>
      </w:r>
    </w:p>
    <w:p w:rsidR="00773720" w:rsidRDefault="00773720" w:rsidP="00773720">
      <w:r>
        <w:t>•</w:t>
      </w:r>
      <w:r>
        <w:tab/>
        <w:t>MW report 3, chart 1 - both above and below 3 interactions on one chart</w:t>
      </w:r>
    </w:p>
    <w:p w:rsidR="00773720" w:rsidRDefault="00773720" w:rsidP="00773720">
      <w:r>
        <w:t>•</w:t>
      </w:r>
      <w:r>
        <w:tab/>
        <w:t>MW report 3, chart 1.1 blank - template for the charts 1.1 and 1.2</w:t>
      </w:r>
    </w:p>
    <w:p w:rsidR="00773720" w:rsidRDefault="00773720" w:rsidP="00773720">
      <w:r>
        <w:t>•</w:t>
      </w:r>
      <w:r>
        <w:tab/>
        <w:t>MW report 3, chart 1.1 - chart with only above 3 interactions, using filter</w:t>
      </w:r>
    </w:p>
    <w:p w:rsidR="00773720" w:rsidRDefault="00773720" w:rsidP="00773720">
      <w:r>
        <w:t>•</w:t>
      </w:r>
      <w:r>
        <w:tab/>
        <w:t>MW report 3, chart 1.1 correct -  chart with only above 3 iteractions, using filter and a list to show data (identical to the previous one, extended with the list, couldn't overwrite the previous one)</w:t>
      </w:r>
    </w:p>
    <w:p w:rsidR="00773720" w:rsidRDefault="00773720" w:rsidP="00773720">
      <w:r>
        <w:t>•</w:t>
      </w:r>
      <w:r>
        <w:tab/>
        <w:t>MW report 3, chart 1.2 correct - chart with only below 3 interactions, with list</w:t>
      </w:r>
    </w:p>
    <w:p w:rsidR="00773720" w:rsidRDefault="00773720" w:rsidP="00773720">
      <w:r>
        <w:lastRenderedPageBreak/>
        <w:t>the last 3 charts did not have axis sorted, I figured out how to sort axis starting from chart 3.2</w:t>
      </w:r>
    </w:p>
    <w:p w:rsidR="00773720" w:rsidRDefault="00773720" w:rsidP="00773720">
      <w:r>
        <w:t xml:space="preserve"> </w:t>
      </w:r>
    </w:p>
    <w:p w:rsidR="00773720" w:rsidRDefault="00773720" w:rsidP="00773720">
      <w:r>
        <w:t>further parts of report 3 has 2 dimensions which have many entries. As a result it would have a lot of columns and would not be easily readible. So I decided to split it into 3 charts: groups x services; detailed groups x services; selectable service -&gt; group</w:t>
      </w:r>
    </w:p>
    <w:p w:rsidR="00773720" w:rsidRDefault="00773720" w:rsidP="00773720">
      <w:r>
        <w:t xml:space="preserve"> </w:t>
      </w:r>
    </w:p>
    <w:p w:rsidR="00773720" w:rsidRDefault="00773720" w:rsidP="00773720">
      <w:r>
        <w:t>•</w:t>
      </w:r>
      <w:r>
        <w:tab/>
        <w:t>MW report 3, chart 2.1 - Mosaic group x services</w:t>
      </w:r>
    </w:p>
    <w:p w:rsidR="00773720" w:rsidRDefault="00773720" w:rsidP="00773720">
      <w:r>
        <w:t>•</w:t>
      </w:r>
      <w:r>
        <w:tab/>
        <w:t>MW report 3, chart 2.2 - Mosaic group detailed x services</w:t>
      </w:r>
    </w:p>
    <w:p w:rsidR="00773720" w:rsidRDefault="00773720" w:rsidP="00773720">
      <w:r>
        <w:t>•</w:t>
      </w:r>
      <w:r>
        <w:tab/>
        <w:t>MW report 3, chart 2.3 group code - the use of the selected service across different Mosaic groups</w:t>
      </w:r>
    </w:p>
    <w:p w:rsidR="00773720" w:rsidRDefault="00773720" w:rsidP="00773720">
      <w:r>
        <w:t>•</w:t>
      </w:r>
      <w:r>
        <w:tab/>
        <w:t>MW report 3, chart 2.3 group type code - the use of the selected service across different Mosaic detailed groups</w:t>
      </w:r>
    </w:p>
    <w:p w:rsidR="00773720" w:rsidRDefault="00773720" w:rsidP="00773720">
      <w:r>
        <w:t>•</w:t>
      </w:r>
      <w:r>
        <w:tab/>
        <w:t>MW report 3, chart 3.1 - blank report that is used as a basis for the other 3.1 reports</w:t>
      </w:r>
    </w:p>
    <w:p w:rsidR="00773720" w:rsidRDefault="00773720" w:rsidP="00773720">
      <w:r>
        <w:t>•</w:t>
      </w:r>
      <w:r>
        <w:tab/>
        <w:t>MW report 3, chart 3.1 above 3 - Mosaic groups that active users belong to</w:t>
      </w:r>
    </w:p>
    <w:p w:rsidR="00773720" w:rsidRDefault="00773720" w:rsidP="00773720">
      <w:r>
        <w:t>•</w:t>
      </w:r>
      <w:r>
        <w:tab/>
        <w:t>MW report 3, chart 3.1 up to 3 - Mosaic groups that occassional users belong to</w:t>
      </w:r>
    </w:p>
    <w:p w:rsidR="00773720" w:rsidRDefault="00773720" w:rsidP="00773720">
      <w:r>
        <w:t>•</w:t>
      </w:r>
      <w:r>
        <w:tab/>
        <w:t>report 3.1 - 3 charts on one page</w:t>
      </w:r>
    </w:p>
    <w:p w:rsidR="00773720" w:rsidRDefault="00773720" w:rsidP="00773720">
      <w:r>
        <w:t>working 27.07</w:t>
      </w:r>
    </w:p>
    <w:p w:rsidR="00773720" w:rsidRDefault="00773720" w:rsidP="00773720">
      <w:r>
        <w:t xml:space="preserve"> </w:t>
      </w:r>
    </w:p>
    <w:p w:rsidR="00773720" w:rsidRDefault="00773720" w:rsidP="00773720">
      <w:r>
        <w:t>•</w:t>
      </w:r>
      <w:r>
        <w:tab/>
        <w:t>MW Report 2, 2.1 identify citizens who interacted multiple times</w:t>
      </w:r>
    </w:p>
    <w:p w:rsidR="00773720" w:rsidRDefault="00773720" w:rsidP="00773720">
      <w:r>
        <w:t>•</w:t>
      </w:r>
      <w:r>
        <w:tab/>
        <w:t>MW Report 2, 2.2 multiple interactions through different channels</w:t>
      </w:r>
    </w:p>
    <w:p w:rsidR="00773720" w:rsidRDefault="00773720" w:rsidP="00773720">
      <w:r>
        <w:t>Recommendations for further analysis after 2.2: analyze the issues, what happened there, comments, any unstructured data around this issue that is available in the system, closed times and dates, when this person interacts with the council again ask them questions what was the problem.</w:t>
      </w:r>
    </w:p>
    <w:p w:rsidR="00773720" w:rsidRDefault="00773720" w:rsidP="00773720">
      <w:r>
        <w:t xml:space="preserve"> </w:t>
      </w:r>
    </w:p>
    <w:p w:rsidR="00773720" w:rsidRDefault="00773720" w:rsidP="00773720">
      <w:r>
        <w:t>The result might be that only people with multiple issues will be contacted, this does not have to be the case. It should be compared with no feedback at all and in this case you can identify people who could provide feedback with very high accurracy. As a counterbalance, the questions might be asked to people from the same social group.</w:t>
      </w:r>
    </w:p>
    <w:p w:rsidR="00773720" w:rsidRDefault="00773720" w:rsidP="00773720">
      <w:r>
        <w:t xml:space="preserve"> </w:t>
      </w:r>
    </w:p>
    <w:p w:rsidR="00773720" w:rsidRDefault="00773720" w:rsidP="00773720">
      <w:r>
        <w:t>Analyze a few examples:</w:t>
      </w:r>
    </w:p>
    <w:p w:rsidR="00773720" w:rsidRDefault="00773720" w:rsidP="00773720">
      <w:r>
        <w:t>•</w:t>
      </w:r>
      <w:r>
        <w:tab/>
        <w:t xml:space="preserve">Someone starts on the web, the next day they call </w:t>
      </w:r>
    </w:p>
    <w:p w:rsidR="00773720" w:rsidRDefault="00773720" w:rsidP="00773720">
      <w:r>
        <w:lastRenderedPageBreak/>
        <w:t>•</w:t>
      </w:r>
      <w:r>
        <w:tab/>
        <w:t>Someone start with face-to-face, then they open a number of tickets on the same issue through web the next day</w:t>
      </w:r>
    </w:p>
    <w:p w:rsidR="00773720" w:rsidRDefault="00773720" w:rsidP="00773720"/>
    <w:p w:rsidR="00773720" w:rsidRPr="00773720" w:rsidRDefault="00773720" w:rsidP="00773720"/>
    <w:p w:rsidR="00773720" w:rsidRDefault="00773720" w:rsidP="00773720"/>
    <w:p w:rsidR="00773720" w:rsidRDefault="00773720" w:rsidP="00773720"/>
    <w:p w:rsidR="00773720" w:rsidRDefault="00773720" w:rsidP="00773720"/>
    <w:p w:rsidR="00773720" w:rsidRPr="00773720" w:rsidRDefault="00773720" w:rsidP="00773720"/>
    <w:p w:rsidR="000118CF" w:rsidRDefault="000118CF"/>
    <w:p w:rsidR="004F518B" w:rsidRDefault="004F518B"/>
    <w:p w:rsidR="004F518B" w:rsidRDefault="004F518B" w:rsidP="004F518B">
      <w:pPr>
        <w:pStyle w:val="Heading1"/>
      </w:pPr>
      <w:bookmarkStart w:id="37" w:name="_Toc425843561"/>
      <w:r>
        <w:t>Bibliography</w:t>
      </w:r>
      <w:bookmarkEnd w:id="37"/>
    </w:p>
    <w:p w:rsidR="004F518B" w:rsidRDefault="004F518B"/>
    <w:p w:rsidR="004F518B" w:rsidRDefault="004F518B"/>
    <w:p w:rsidR="009F5047" w:rsidRPr="009F5047" w:rsidRDefault="004F518B">
      <w:pPr>
        <w:pStyle w:val="NormalWeb"/>
        <w:ind w:left="480" w:hanging="480"/>
        <w:divId w:val="151332755"/>
        <w:rPr>
          <w:rFonts w:ascii="Calibri" w:hAnsi="Calibri"/>
          <w:noProof/>
          <w:sz w:val="22"/>
        </w:rPr>
      </w:pPr>
      <w:r>
        <w:fldChar w:fldCharType="begin" w:fldLock="1"/>
      </w:r>
      <w:r>
        <w:instrText xml:space="preserve">ADDIN Mendeley Bibliography CSL_BIBLIOGRAPHY </w:instrText>
      </w:r>
      <w:r>
        <w:fldChar w:fldCharType="separate"/>
      </w:r>
      <w:r w:rsidR="009F5047" w:rsidRPr="009F5047">
        <w:rPr>
          <w:rFonts w:ascii="Calibri" w:hAnsi="Calibri"/>
          <w:noProof/>
          <w:sz w:val="22"/>
        </w:rPr>
        <w:t xml:space="preserve">Baars, H. &amp; Kemper, H.-G., 2008. Management Support with Structured and Unstructured Data—An Integrated Business Intelligence Framework. </w:t>
      </w:r>
      <w:r w:rsidR="009F5047" w:rsidRPr="009F5047">
        <w:rPr>
          <w:rFonts w:ascii="Calibri" w:hAnsi="Calibri"/>
          <w:i/>
          <w:iCs/>
          <w:noProof/>
          <w:sz w:val="22"/>
        </w:rPr>
        <w:t>Information Systems Management</w:t>
      </w:r>
      <w:r w:rsidR="009F5047" w:rsidRPr="009F5047">
        <w:rPr>
          <w:rFonts w:ascii="Calibri" w:hAnsi="Calibri"/>
          <w:noProof/>
          <w:sz w:val="22"/>
        </w:rPr>
        <w:t>, 25(2), pp.132–148.</w:t>
      </w:r>
    </w:p>
    <w:p w:rsidR="009F5047" w:rsidRPr="009F5047" w:rsidRDefault="009F5047">
      <w:pPr>
        <w:pStyle w:val="NormalWeb"/>
        <w:ind w:left="480" w:hanging="480"/>
        <w:divId w:val="151332755"/>
        <w:rPr>
          <w:rFonts w:ascii="Calibri" w:hAnsi="Calibri"/>
          <w:noProof/>
          <w:sz w:val="22"/>
        </w:rPr>
      </w:pPr>
      <w:r w:rsidRPr="009F5047">
        <w:rPr>
          <w:rFonts w:ascii="Calibri" w:hAnsi="Calibri"/>
          <w:noProof/>
          <w:sz w:val="22"/>
        </w:rPr>
        <w:t xml:space="preserve">Browne, D. et al., 2010. </w:t>
      </w:r>
      <w:r w:rsidRPr="009F5047">
        <w:rPr>
          <w:rFonts w:ascii="Calibri" w:hAnsi="Calibri"/>
          <w:i/>
          <w:iCs/>
          <w:noProof/>
          <w:sz w:val="22"/>
        </w:rPr>
        <w:t>IBM Cognos Business Intelligence V10. 1 Handbook</w:t>
      </w:r>
      <w:r w:rsidRPr="009F5047">
        <w:rPr>
          <w:rFonts w:ascii="Calibri" w:hAnsi="Calibri"/>
          <w:noProof/>
          <w:sz w:val="22"/>
        </w:rPr>
        <w:t>, IBM Redbooks.</w:t>
      </w:r>
    </w:p>
    <w:p w:rsidR="009F5047" w:rsidRPr="009F5047" w:rsidRDefault="009F5047">
      <w:pPr>
        <w:pStyle w:val="NormalWeb"/>
        <w:ind w:left="480" w:hanging="480"/>
        <w:divId w:val="151332755"/>
        <w:rPr>
          <w:rFonts w:ascii="Calibri" w:hAnsi="Calibri"/>
          <w:noProof/>
          <w:sz w:val="22"/>
        </w:rPr>
      </w:pPr>
      <w:r w:rsidRPr="009F5047">
        <w:rPr>
          <w:rFonts w:ascii="Calibri" w:hAnsi="Calibri"/>
          <w:noProof/>
          <w:sz w:val="22"/>
        </w:rPr>
        <w:t xml:space="preserve">Demchenko, Y., De Laat, C. &amp; Membrey, P., 2014. Defining architecture components of the Big Data Ecosystem. In </w:t>
      </w:r>
      <w:r w:rsidRPr="009F5047">
        <w:rPr>
          <w:rFonts w:ascii="Calibri" w:hAnsi="Calibri"/>
          <w:i/>
          <w:iCs/>
          <w:noProof/>
          <w:sz w:val="22"/>
        </w:rPr>
        <w:t>Collaboration Technologies and Systems (CTS), 2014 International Conference on</w:t>
      </w:r>
      <w:r w:rsidRPr="009F5047">
        <w:rPr>
          <w:rFonts w:ascii="Calibri" w:hAnsi="Calibri"/>
          <w:noProof/>
          <w:sz w:val="22"/>
        </w:rPr>
        <w:t>. pp. 104–112.</w:t>
      </w:r>
    </w:p>
    <w:p w:rsidR="009F5047" w:rsidRPr="009F5047" w:rsidRDefault="009F5047">
      <w:pPr>
        <w:pStyle w:val="NormalWeb"/>
        <w:ind w:left="480" w:hanging="480"/>
        <w:divId w:val="151332755"/>
        <w:rPr>
          <w:rFonts w:ascii="Calibri" w:hAnsi="Calibri"/>
          <w:noProof/>
          <w:sz w:val="22"/>
        </w:rPr>
      </w:pPr>
      <w:r w:rsidRPr="009F5047">
        <w:rPr>
          <w:rFonts w:ascii="Calibri" w:hAnsi="Calibri"/>
          <w:noProof/>
          <w:sz w:val="22"/>
        </w:rPr>
        <w:t xml:space="preserve">Douglas, L., 2001. 3d data management: Controlling data volume, velocity and variety. </w:t>
      </w:r>
      <w:r w:rsidRPr="009F5047">
        <w:rPr>
          <w:rFonts w:ascii="Calibri" w:hAnsi="Calibri"/>
          <w:i/>
          <w:iCs/>
          <w:noProof/>
          <w:sz w:val="22"/>
        </w:rPr>
        <w:t>Gartner. Retrieved</w:t>
      </w:r>
      <w:r w:rsidRPr="009F5047">
        <w:rPr>
          <w:rFonts w:ascii="Calibri" w:hAnsi="Calibri"/>
          <w:noProof/>
          <w:sz w:val="22"/>
        </w:rPr>
        <w:t>, 6.</w:t>
      </w:r>
    </w:p>
    <w:p w:rsidR="009F5047" w:rsidRPr="009F5047" w:rsidRDefault="009F5047">
      <w:pPr>
        <w:pStyle w:val="NormalWeb"/>
        <w:ind w:left="480" w:hanging="480"/>
        <w:divId w:val="151332755"/>
        <w:rPr>
          <w:rFonts w:ascii="Calibri" w:hAnsi="Calibri"/>
          <w:noProof/>
          <w:sz w:val="22"/>
        </w:rPr>
      </w:pPr>
      <w:r w:rsidRPr="009F5047">
        <w:rPr>
          <w:rFonts w:ascii="Calibri" w:hAnsi="Calibri"/>
          <w:noProof/>
          <w:sz w:val="22"/>
        </w:rPr>
        <w:t>IBM, 2015. IBM Business analytics. Available at: http://www-03.ibm.com/software/products/en/category/business-analytics [Accessed July 9, 2015].</w:t>
      </w:r>
    </w:p>
    <w:p w:rsidR="009F5047" w:rsidRPr="009F5047" w:rsidRDefault="009F5047">
      <w:pPr>
        <w:pStyle w:val="NormalWeb"/>
        <w:ind w:left="480" w:hanging="480"/>
        <w:divId w:val="151332755"/>
        <w:rPr>
          <w:rFonts w:ascii="Calibri" w:hAnsi="Calibri"/>
          <w:noProof/>
          <w:sz w:val="22"/>
        </w:rPr>
      </w:pPr>
      <w:r w:rsidRPr="009F5047">
        <w:rPr>
          <w:rFonts w:ascii="Calibri" w:hAnsi="Calibri"/>
          <w:noProof/>
          <w:sz w:val="22"/>
        </w:rPr>
        <w:t xml:space="preserve">McAfee, A. &amp; Brynjolfsson, E., 2012. Big Data. The management revolution. </w:t>
      </w:r>
      <w:r w:rsidRPr="009F5047">
        <w:rPr>
          <w:rFonts w:ascii="Calibri" w:hAnsi="Calibri"/>
          <w:i/>
          <w:iCs/>
          <w:noProof/>
          <w:sz w:val="22"/>
        </w:rPr>
        <w:t>Harvard Buiness Review</w:t>
      </w:r>
      <w:r w:rsidRPr="009F5047">
        <w:rPr>
          <w:rFonts w:ascii="Calibri" w:hAnsi="Calibri"/>
          <w:noProof/>
          <w:sz w:val="22"/>
        </w:rPr>
        <w:t>, 90(10), pp.61–68. Available at: http://www.buyukverienstitusu.com/s/1870/i/Big_Data_2.pdf.</w:t>
      </w:r>
    </w:p>
    <w:p w:rsidR="009F5047" w:rsidRPr="009F5047" w:rsidRDefault="009F5047">
      <w:pPr>
        <w:pStyle w:val="NormalWeb"/>
        <w:ind w:left="480" w:hanging="480"/>
        <w:divId w:val="151332755"/>
        <w:rPr>
          <w:rFonts w:ascii="Calibri" w:hAnsi="Calibri"/>
          <w:noProof/>
          <w:sz w:val="22"/>
        </w:rPr>
      </w:pPr>
      <w:r w:rsidRPr="009F5047">
        <w:rPr>
          <w:rFonts w:ascii="Calibri" w:hAnsi="Calibri"/>
          <w:noProof/>
          <w:sz w:val="22"/>
        </w:rPr>
        <w:t xml:space="preserve">Minelli, M., Chambers, M. &amp; Dhiraj, A., 2012. </w:t>
      </w:r>
      <w:r w:rsidRPr="009F5047">
        <w:rPr>
          <w:rFonts w:ascii="Calibri" w:hAnsi="Calibri"/>
          <w:i/>
          <w:iCs/>
          <w:noProof/>
          <w:sz w:val="22"/>
        </w:rPr>
        <w:t>Big data, big analytics: emerging business intelligence and analytic trends for today’s businesses</w:t>
      </w:r>
      <w:r w:rsidRPr="009F5047">
        <w:rPr>
          <w:rFonts w:ascii="Calibri" w:hAnsi="Calibri"/>
          <w:noProof/>
          <w:sz w:val="22"/>
        </w:rPr>
        <w:t>, John Wiley &amp; Sons.</w:t>
      </w:r>
    </w:p>
    <w:p w:rsidR="009F5047" w:rsidRPr="009F5047" w:rsidRDefault="009F5047">
      <w:pPr>
        <w:pStyle w:val="NormalWeb"/>
        <w:ind w:left="480" w:hanging="480"/>
        <w:divId w:val="151332755"/>
        <w:rPr>
          <w:rFonts w:ascii="Calibri" w:hAnsi="Calibri"/>
          <w:noProof/>
          <w:sz w:val="22"/>
        </w:rPr>
      </w:pPr>
      <w:r w:rsidRPr="009F5047">
        <w:rPr>
          <w:rFonts w:ascii="Calibri" w:hAnsi="Calibri"/>
          <w:noProof/>
          <w:sz w:val="22"/>
        </w:rPr>
        <w:t>NIST, 2015. NIST Big Data Working Group (NBD-WG). Available at: http://bigdatawg.nist.gov/home.php [Accessed July 10, 2015].</w:t>
      </w:r>
    </w:p>
    <w:p w:rsidR="009F5047" w:rsidRPr="009F5047" w:rsidRDefault="009F5047">
      <w:pPr>
        <w:pStyle w:val="NormalWeb"/>
        <w:ind w:left="480" w:hanging="480"/>
        <w:divId w:val="151332755"/>
        <w:rPr>
          <w:rFonts w:ascii="Calibri" w:hAnsi="Calibri"/>
          <w:noProof/>
          <w:sz w:val="22"/>
        </w:rPr>
      </w:pPr>
      <w:r w:rsidRPr="009F5047">
        <w:rPr>
          <w:rFonts w:ascii="Calibri" w:hAnsi="Calibri"/>
          <w:noProof/>
          <w:sz w:val="22"/>
        </w:rPr>
        <w:lastRenderedPageBreak/>
        <w:t xml:space="preserve">Ward, J.S. &amp; Barker, A., 2013. Undefined By Data: A Survey of Big Data Definitions. </w:t>
      </w:r>
      <w:r w:rsidRPr="009F5047">
        <w:rPr>
          <w:rFonts w:ascii="Calibri" w:hAnsi="Calibri"/>
          <w:i/>
          <w:iCs/>
          <w:noProof/>
          <w:sz w:val="22"/>
        </w:rPr>
        <w:t>arXiv.org</w:t>
      </w:r>
      <w:r w:rsidRPr="009F5047">
        <w:rPr>
          <w:rFonts w:ascii="Calibri" w:hAnsi="Calibri"/>
          <w:noProof/>
          <w:sz w:val="22"/>
        </w:rPr>
        <w:t>. Available at: http://arxiv.org/abs/1309.5821\npapers3://publication/uuid/63831F5F-B214-46D5-8A86-671042BE993F.</w:t>
      </w:r>
    </w:p>
    <w:p w:rsidR="004F518B" w:rsidRDefault="004F518B" w:rsidP="009F5047">
      <w:pPr>
        <w:pStyle w:val="NormalWeb"/>
        <w:ind w:left="480" w:hanging="480"/>
        <w:divId w:val="1866213317"/>
      </w:pPr>
      <w:r>
        <w:fldChar w:fldCharType="end"/>
      </w:r>
    </w:p>
    <w:sectPr w:rsidR="004F518B">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24" w:author="mike" w:date="2015-07-09T19:47:00Z" w:initials="m">
    <w:p w:rsidR="003A2F32" w:rsidRDefault="003A2F32">
      <w:pPr>
        <w:pStyle w:val="CommentText"/>
      </w:pPr>
      <w:r>
        <w:rPr>
          <w:rStyle w:val="CommentReference"/>
        </w:rPr>
        <w:annotationRef/>
      </w:r>
      <w:r>
        <w:t>Kevin’s name on the scrn shot</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EE"/>
    <w:family w:val="roman"/>
    <w:pitch w:val="variable"/>
    <w:sig w:usb0="E0002AFF" w:usb1="C0007841" w:usb2="00000009" w:usb3="00000000" w:csb0="000001FF" w:csb1="00000000"/>
  </w:font>
  <w:font w:name="Courier New">
    <w:panose1 w:val="02070309020205020404"/>
    <w:charset w:val="EE"/>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EE"/>
    <w:family w:val="swiss"/>
    <w:pitch w:val="variable"/>
    <w:sig w:usb0="E00002FF" w:usb1="4000ACFF" w:usb2="00000001" w:usb3="00000000" w:csb0="0000019F" w:csb1="00000000"/>
  </w:font>
  <w:font w:name="Cambria">
    <w:panose1 w:val="02040503050406030204"/>
    <w:charset w:val="EE"/>
    <w:family w:val="roman"/>
    <w:pitch w:val="variable"/>
    <w:sig w:usb0="E00002FF" w:usb1="400004FF" w:usb2="00000000" w:usb3="00000000" w:csb0="0000019F" w:csb1="00000000"/>
  </w:font>
  <w:font w:name="Tahoma">
    <w:panose1 w:val="020B0604030504040204"/>
    <w:charset w:val="EE"/>
    <w:family w:val="swiss"/>
    <w:pitch w:val="variable"/>
    <w:sig w:usb0="E1002EFF" w:usb1="C000605B" w:usb2="00000029" w:usb3="00000000" w:csb0="0001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EE87DE8"/>
    <w:multiLevelType w:val="hybridMultilevel"/>
    <w:tmpl w:val="5BA8BC88"/>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142C21E1"/>
    <w:multiLevelType w:val="hybridMultilevel"/>
    <w:tmpl w:val="6E089B8C"/>
    <w:lvl w:ilvl="0" w:tplc="0415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2E1A53B5"/>
    <w:multiLevelType w:val="multilevel"/>
    <w:tmpl w:val="26E4755E"/>
    <w:styleLink w:val="Headings"/>
    <w:lvl w:ilvl="0">
      <w:start w:val="1"/>
      <w:numFmt w:val="decimal"/>
      <w:pStyle w:val="Heading1"/>
      <w:lvlText w:val="%1"/>
      <w:lvlJc w:val="left"/>
      <w:pPr>
        <w:ind w:left="360" w:hanging="360"/>
      </w:pPr>
      <w:rPr>
        <w:rFonts w:hint="default"/>
      </w:rPr>
    </w:lvl>
    <w:lvl w:ilvl="1">
      <w:start w:val="1"/>
      <w:numFmt w:val="decimal"/>
      <w:pStyle w:val="Heading2"/>
      <w:lvlText w:val="%1.%2"/>
      <w:lvlJc w:val="left"/>
      <w:pPr>
        <w:ind w:left="720" w:hanging="360"/>
      </w:pPr>
      <w:rPr>
        <w:rFonts w:hint="default"/>
      </w:rPr>
    </w:lvl>
    <w:lvl w:ilvl="2">
      <w:start w:val="1"/>
      <w:numFmt w:val="decimal"/>
      <w:pStyle w:val="Heading3"/>
      <w:lvlText w:val="%1.%2.%3"/>
      <w:lvlJc w:val="left"/>
      <w:pPr>
        <w:ind w:left="1080" w:hanging="360"/>
      </w:pPr>
      <w:rPr>
        <w:rFonts w:hint="default"/>
      </w:rPr>
    </w:lvl>
    <w:lvl w:ilvl="3">
      <w:start w:val="1"/>
      <w:numFmt w:val="decimal"/>
      <w:pStyle w:val="Heading4"/>
      <w:lvlText w:val="%1.%2.%3.%4"/>
      <w:lvlJc w:val="left"/>
      <w:pPr>
        <w:ind w:left="1440" w:hanging="360"/>
      </w:pPr>
      <w:rPr>
        <w:rFonts w:hint="default"/>
      </w:rPr>
    </w:lvl>
    <w:lvl w:ilvl="4">
      <w:start w:val="1"/>
      <w:numFmt w:val="decimal"/>
      <w:pStyle w:val="Heading5"/>
      <w:lvlText w:val="%1.%2.%3.%4.%5"/>
      <w:lvlJc w:val="left"/>
      <w:pPr>
        <w:ind w:left="1800" w:hanging="360"/>
      </w:pPr>
      <w:rPr>
        <w:rFonts w:hint="default"/>
      </w:rPr>
    </w:lvl>
    <w:lvl w:ilvl="5">
      <w:start w:val="1"/>
      <w:numFmt w:val="decimal"/>
      <w:pStyle w:val="Heading6"/>
      <w:lvlText w:val="%1.%2.%3.%4.%5.%6"/>
      <w:lvlJc w:val="left"/>
      <w:pPr>
        <w:ind w:left="2160" w:hanging="360"/>
      </w:pPr>
      <w:rPr>
        <w:rFonts w:hint="default"/>
      </w:rPr>
    </w:lvl>
    <w:lvl w:ilvl="6">
      <w:start w:val="1"/>
      <w:numFmt w:val="decimal"/>
      <w:pStyle w:val="Heading7"/>
      <w:lvlText w:val="%1.%2.%3.%4.%5.%6.%7"/>
      <w:lvlJc w:val="left"/>
      <w:pPr>
        <w:ind w:left="2520" w:hanging="360"/>
      </w:pPr>
      <w:rPr>
        <w:rFonts w:hint="default"/>
      </w:rPr>
    </w:lvl>
    <w:lvl w:ilvl="7">
      <w:start w:val="1"/>
      <w:numFmt w:val="decimal"/>
      <w:pStyle w:val="Heading8"/>
      <w:lvlText w:val="%1.%2.%3.%4.%5.%6.%7.%8"/>
      <w:lvlJc w:val="left"/>
      <w:pPr>
        <w:ind w:left="2880" w:hanging="360"/>
      </w:pPr>
      <w:rPr>
        <w:rFonts w:hint="default"/>
      </w:rPr>
    </w:lvl>
    <w:lvl w:ilvl="8">
      <w:start w:val="1"/>
      <w:numFmt w:val="decimal"/>
      <w:pStyle w:val="Heading9"/>
      <w:lvlText w:val="%1.%2.%3.%4.%5.%6.%7.%8.%9"/>
      <w:lvlJc w:val="left"/>
      <w:pPr>
        <w:ind w:left="3240" w:hanging="360"/>
      </w:pPr>
      <w:rPr>
        <w:rFonts w:hint="default"/>
      </w:rPr>
    </w:lvl>
  </w:abstractNum>
  <w:abstractNum w:abstractNumId="3">
    <w:nsid w:val="3080668C"/>
    <w:multiLevelType w:val="hybridMultilevel"/>
    <w:tmpl w:val="39DC3A62"/>
    <w:lvl w:ilvl="0" w:tplc="98BE50B2">
      <w:start w:val="8"/>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34073E54"/>
    <w:multiLevelType w:val="multilevel"/>
    <w:tmpl w:val="9FC6FE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373D5655"/>
    <w:multiLevelType w:val="multilevel"/>
    <w:tmpl w:val="743A482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3D1C0E49"/>
    <w:multiLevelType w:val="hybridMultilevel"/>
    <w:tmpl w:val="7F321AD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4E4B60A0"/>
    <w:multiLevelType w:val="hybridMultilevel"/>
    <w:tmpl w:val="79C28736"/>
    <w:lvl w:ilvl="0" w:tplc="22A42E88">
      <w:numFmt w:val="bullet"/>
      <w:lvlText w:val="-"/>
      <w:lvlJc w:val="left"/>
      <w:pPr>
        <w:ind w:left="720" w:hanging="360"/>
      </w:pPr>
      <w:rPr>
        <w:rFonts w:ascii="Calibri" w:eastAsiaTheme="minorHAnsi" w:hAnsi="Calibri"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5BC85EAC"/>
    <w:multiLevelType w:val="hybridMultilevel"/>
    <w:tmpl w:val="5BA8BC88"/>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nsid w:val="64E57701"/>
    <w:multiLevelType w:val="multilevel"/>
    <w:tmpl w:val="871E07A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nsid w:val="661E48E7"/>
    <w:multiLevelType w:val="multilevel"/>
    <w:tmpl w:val="0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1">
    <w:nsid w:val="6A09219F"/>
    <w:multiLevelType w:val="multilevel"/>
    <w:tmpl w:val="523AE986"/>
    <w:lvl w:ilvl="0">
      <w:start w:val="1"/>
      <w:numFmt w:val="bullet"/>
      <w:lvlText w:val=""/>
      <w:lvlJc w:val="left"/>
      <w:pPr>
        <w:tabs>
          <w:tab w:val="num" w:pos="720"/>
        </w:tabs>
        <w:ind w:left="720" w:hanging="360"/>
      </w:pPr>
      <w:rPr>
        <w:rFonts w:ascii="Symbol" w:hAnsi="Symbol" w:hint="default"/>
        <w:sz w:val="20"/>
      </w:rPr>
    </w:lvl>
    <w:lvl w:ilvl="1">
      <w:numFmt w:val="bullet"/>
      <w:lvlText w:val="-"/>
      <w:lvlJc w:val="left"/>
      <w:pPr>
        <w:ind w:left="1440" w:hanging="360"/>
      </w:pPr>
      <w:rPr>
        <w:rFonts w:ascii="Calibri" w:eastAsiaTheme="minorHAnsi" w:hAnsi="Calibri" w:cstheme="minorBidi"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nsid w:val="71353D80"/>
    <w:multiLevelType w:val="hybridMultilevel"/>
    <w:tmpl w:val="1686601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0"/>
  </w:num>
  <w:num w:numId="2">
    <w:abstractNumId w:val="2"/>
  </w:num>
  <w:num w:numId="3">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9"/>
  </w:num>
  <w:num w:numId="5">
    <w:abstractNumId w:val="11"/>
  </w:num>
  <w:num w:numId="6">
    <w:abstractNumId w:val="5"/>
  </w:num>
  <w:num w:numId="7">
    <w:abstractNumId w:val="4"/>
  </w:num>
  <w:num w:numId="8">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0"/>
  </w:num>
  <w:num w:numId="10">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3"/>
  </w:num>
  <w:num w:numId="12">
    <w:abstractNumId w:val="1"/>
  </w:num>
  <w:num w:numId="13">
    <w:abstractNumId w:val="7"/>
  </w:num>
  <w:num w:numId="14">
    <w:abstractNumId w:val="6"/>
  </w:num>
  <w:num w:numId="15">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8"/>
  </w:num>
  <w:num w:numId="17">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doNotDisplayPageBoundaries/>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23B7A"/>
    <w:rsid w:val="000118CF"/>
    <w:rsid w:val="000364DD"/>
    <w:rsid w:val="000A1AD6"/>
    <w:rsid w:val="000D6A74"/>
    <w:rsid w:val="000F277B"/>
    <w:rsid w:val="00104BE8"/>
    <w:rsid w:val="00114098"/>
    <w:rsid w:val="00114264"/>
    <w:rsid w:val="00120282"/>
    <w:rsid w:val="00131660"/>
    <w:rsid w:val="002574F1"/>
    <w:rsid w:val="00282A00"/>
    <w:rsid w:val="002D3727"/>
    <w:rsid w:val="003219AB"/>
    <w:rsid w:val="003220F0"/>
    <w:rsid w:val="0033289D"/>
    <w:rsid w:val="00344ED8"/>
    <w:rsid w:val="00355640"/>
    <w:rsid w:val="00361A51"/>
    <w:rsid w:val="003952CC"/>
    <w:rsid w:val="003A2F32"/>
    <w:rsid w:val="003A7EE3"/>
    <w:rsid w:val="003B5EA9"/>
    <w:rsid w:val="003D5B6C"/>
    <w:rsid w:val="003E38FB"/>
    <w:rsid w:val="00436A08"/>
    <w:rsid w:val="00490116"/>
    <w:rsid w:val="004B011D"/>
    <w:rsid w:val="004B7A91"/>
    <w:rsid w:val="004C7F86"/>
    <w:rsid w:val="004D049A"/>
    <w:rsid w:val="004E38B1"/>
    <w:rsid w:val="004F518B"/>
    <w:rsid w:val="005058C1"/>
    <w:rsid w:val="005259BC"/>
    <w:rsid w:val="005A4B55"/>
    <w:rsid w:val="005D2B08"/>
    <w:rsid w:val="005D6CA6"/>
    <w:rsid w:val="005F4FB1"/>
    <w:rsid w:val="00623C65"/>
    <w:rsid w:val="00652EE4"/>
    <w:rsid w:val="0065584B"/>
    <w:rsid w:val="00667C9F"/>
    <w:rsid w:val="00680A1B"/>
    <w:rsid w:val="00681AE7"/>
    <w:rsid w:val="006B598D"/>
    <w:rsid w:val="006B621E"/>
    <w:rsid w:val="00745150"/>
    <w:rsid w:val="00747150"/>
    <w:rsid w:val="00762F4D"/>
    <w:rsid w:val="00773720"/>
    <w:rsid w:val="007F058A"/>
    <w:rsid w:val="0080104B"/>
    <w:rsid w:val="00821D20"/>
    <w:rsid w:val="00851D88"/>
    <w:rsid w:val="008638E9"/>
    <w:rsid w:val="008B18D4"/>
    <w:rsid w:val="008B2D8B"/>
    <w:rsid w:val="008E13BE"/>
    <w:rsid w:val="008F29F5"/>
    <w:rsid w:val="008F49F4"/>
    <w:rsid w:val="008F7D88"/>
    <w:rsid w:val="00904D71"/>
    <w:rsid w:val="00910CFB"/>
    <w:rsid w:val="0091315C"/>
    <w:rsid w:val="009826AE"/>
    <w:rsid w:val="009B695F"/>
    <w:rsid w:val="009B7669"/>
    <w:rsid w:val="009C2CFB"/>
    <w:rsid w:val="009D4A03"/>
    <w:rsid w:val="009F5047"/>
    <w:rsid w:val="00A06C67"/>
    <w:rsid w:val="00A23B7A"/>
    <w:rsid w:val="00A42302"/>
    <w:rsid w:val="00A430FF"/>
    <w:rsid w:val="00A44021"/>
    <w:rsid w:val="00A46C5B"/>
    <w:rsid w:val="00A4792A"/>
    <w:rsid w:val="00A531D8"/>
    <w:rsid w:val="00A77F86"/>
    <w:rsid w:val="00AA40C1"/>
    <w:rsid w:val="00AD510C"/>
    <w:rsid w:val="00B32688"/>
    <w:rsid w:val="00B64E4D"/>
    <w:rsid w:val="00B67CA7"/>
    <w:rsid w:val="00B90D58"/>
    <w:rsid w:val="00BC6F0D"/>
    <w:rsid w:val="00BD1EC3"/>
    <w:rsid w:val="00BE5463"/>
    <w:rsid w:val="00BF5071"/>
    <w:rsid w:val="00C15CD4"/>
    <w:rsid w:val="00C23EB6"/>
    <w:rsid w:val="00C27DA7"/>
    <w:rsid w:val="00C441B6"/>
    <w:rsid w:val="00C452E9"/>
    <w:rsid w:val="00CA7C16"/>
    <w:rsid w:val="00D114E3"/>
    <w:rsid w:val="00D267FA"/>
    <w:rsid w:val="00D31DB6"/>
    <w:rsid w:val="00D43E40"/>
    <w:rsid w:val="00D5181F"/>
    <w:rsid w:val="00D72F1B"/>
    <w:rsid w:val="00DB6DB6"/>
    <w:rsid w:val="00DF4090"/>
    <w:rsid w:val="00DF5E12"/>
    <w:rsid w:val="00E0153F"/>
    <w:rsid w:val="00E433BC"/>
    <w:rsid w:val="00E60F7F"/>
    <w:rsid w:val="00E673F4"/>
    <w:rsid w:val="00E84F90"/>
    <w:rsid w:val="00EA4C43"/>
    <w:rsid w:val="00EC5884"/>
    <w:rsid w:val="00ED5B00"/>
    <w:rsid w:val="00ED6C9C"/>
    <w:rsid w:val="00F17F44"/>
    <w:rsid w:val="00F75107"/>
    <w:rsid w:val="00F76A3B"/>
    <w:rsid w:val="00FC3A0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27DA7"/>
  </w:style>
  <w:style w:type="paragraph" w:styleId="Heading1">
    <w:name w:val="heading 1"/>
    <w:basedOn w:val="Normal"/>
    <w:next w:val="Normal"/>
    <w:link w:val="Heading1Char"/>
    <w:uiPriority w:val="9"/>
    <w:qFormat/>
    <w:rsid w:val="00DF4090"/>
    <w:pPr>
      <w:keepNext/>
      <w:keepLines/>
      <w:numPr>
        <w:numId w:val="2"/>
      </w:numPr>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DF4090"/>
    <w:pPr>
      <w:keepNext/>
      <w:keepLines/>
      <w:numPr>
        <w:ilvl w:val="1"/>
        <w:numId w:val="2"/>
      </w:numPr>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DF4090"/>
    <w:pPr>
      <w:keepNext/>
      <w:keepLines/>
      <w:numPr>
        <w:ilvl w:val="2"/>
        <w:numId w:val="2"/>
      </w:numPr>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DF4090"/>
    <w:pPr>
      <w:keepNext/>
      <w:keepLines/>
      <w:numPr>
        <w:ilvl w:val="3"/>
        <w:numId w:val="2"/>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DF4090"/>
    <w:pPr>
      <w:keepNext/>
      <w:keepLines/>
      <w:numPr>
        <w:ilvl w:val="4"/>
        <w:numId w:val="2"/>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DF4090"/>
    <w:pPr>
      <w:keepNext/>
      <w:keepLines/>
      <w:numPr>
        <w:ilvl w:val="5"/>
        <w:numId w:val="2"/>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DF4090"/>
    <w:pPr>
      <w:keepNext/>
      <w:keepLines/>
      <w:numPr>
        <w:ilvl w:val="6"/>
        <w:numId w:val="2"/>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DF4090"/>
    <w:pPr>
      <w:keepNext/>
      <w:keepLines/>
      <w:numPr>
        <w:ilvl w:val="7"/>
        <w:numId w:val="2"/>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DF4090"/>
    <w:pPr>
      <w:keepNext/>
      <w:keepLines/>
      <w:numPr>
        <w:ilvl w:val="8"/>
        <w:numId w:val="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F4090"/>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DF4090"/>
    <w:rPr>
      <w:rFonts w:asciiTheme="majorHAnsi" w:eastAsiaTheme="majorEastAsia" w:hAnsiTheme="majorHAnsi" w:cstheme="majorBidi"/>
      <w:b/>
      <w:bCs/>
      <w:color w:val="4F81BD" w:themeColor="accent1"/>
      <w:sz w:val="26"/>
      <w:szCs w:val="26"/>
    </w:rPr>
  </w:style>
  <w:style w:type="numbering" w:customStyle="1" w:styleId="Headings">
    <w:name w:val="Headings"/>
    <w:uiPriority w:val="99"/>
    <w:rsid w:val="00DF4090"/>
    <w:pPr>
      <w:numPr>
        <w:numId w:val="2"/>
      </w:numPr>
    </w:pPr>
  </w:style>
  <w:style w:type="paragraph" w:styleId="TOCHeading">
    <w:name w:val="TOC Heading"/>
    <w:basedOn w:val="Heading1"/>
    <w:next w:val="Normal"/>
    <w:uiPriority w:val="39"/>
    <w:semiHidden/>
    <w:unhideWhenUsed/>
    <w:qFormat/>
    <w:rsid w:val="00E84F90"/>
    <w:pPr>
      <w:numPr>
        <w:numId w:val="0"/>
      </w:numPr>
      <w:outlineLvl w:val="9"/>
    </w:pPr>
    <w:rPr>
      <w:lang w:val="en-US" w:eastAsia="ja-JP"/>
    </w:rPr>
  </w:style>
  <w:style w:type="character" w:customStyle="1" w:styleId="Heading3Char">
    <w:name w:val="Heading 3 Char"/>
    <w:basedOn w:val="DefaultParagraphFont"/>
    <w:link w:val="Heading3"/>
    <w:uiPriority w:val="9"/>
    <w:rsid w:val="00DF4090"/>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DF4090"/>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DF4090"/>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DF4090"/>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DF4090"/>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DF4090"/>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DF4090"/>
    <w:rPr>
      <w:rFonts w:asciiTheme="majorHAnsi" w:eastAsiaTheme="majorEastAsia" w:hAnsiTheme="majorHAnsi" w:cstheme="majorBidi"/>
      <w:i/>
      <w:iCs/>
      <w:color w:val="404040" w:themeColor="text1" w:themeTint="BF"/>
      <w:sz w:val="20"/>
      <w:szCs w:val="20"/>
    </w:rPr>
  </w:style>
  <w:style w:type="paragraph" w:styleId="TOC1">
    <w:name w:val="toc 1"/>
    <w:basedOn w:val="Normal"/>
    <w:next w:val="Normal"/>
    <w:autoRedefine/>
    <w:uiPriority w:val="39"/>
    <w:unhideWhenUsed/>
    <w:rsid w:val="00E84F90"/>
    <w:pPr>
      <w:spacing w:after="100"/>
    </w:pPr>
  </w:style>
  <w:style w:type="paragraph" w:styleId="TOC2">
    <w:name w:val="toc 2"/>
    <w:basedOn w:val="Normal"/>
    <w:next w:val="Normal"/>
    <w:autoRedefine/>
    <w:uiPriority w:val="39"/>
    <w:unhideWhenUsed/>
    <w:rsid w:val="00E84F90"/>
    <w:pPr>
      <w:spacing w:after="100"/>
      <w:ind w:left="220"/>
    </w:pPr>
  </w:style>
  <w:style w:type="character" w:styleId="Hyperlink">
    <w:name w:val="Hyperlink"/>
    <w:basedOn w:val="DefaultParagraphFont"/>
    <w:uiPriority w:val="99"/>
    <w:unhideWhenUsed/>
    <w:rsid w:val="00E84F90"/>
    <w:rPr>
      <w:color w:val="0000FF" w:themeColor="hyperlink"/>
      <w:u w:val="single"/>
    </w:rPr>
  </w:style>
  <w:style w:type="paragraph" w:styleId="BalloonText">
    <w:name w:val="Balloon Text"/>
    <w:basedOn w:val="Normal"/>
    <w:link w:val="BalloonTextChar"/>
    <w:uiPriority w:val="99"/>
    <w:semiHidden/>
    <w:unhideWhenUsed/>
    <w:rsid w:val="00E84F9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84F90"/>
    <w:rPr>
      <w:rFonts w:ascii="Tahoma" w:hAnsi="Tahoma" w:cs="Tahoma"/>
      <w:sz w:val="16"/>
      <w:szCs w:val="16"/>
    </w:rPr>
  </w:style>
  <w:style w:type="paragraph" w:styleId="TOC3">
    <w:name w:val="toc 3"/>
    <w:basedOn w:val="Normal"/>
    <w:next w:val="Normal"/>
    <w:autoRedefine/>
    <w:uiPriority w:val="39"/>
    <w:unhideWhenUsed/>
    <w:rsid w:val="004D049A"/>
    <w:pPr>
      <w:spacing w:after="100"/>
      <w:ind w:left="440"/>
    </w:pPr>
  </w:style>
  <w:style w:type="paragraph" w:styleId="NormalWeb">
    <w:name w:val="Normal (Web)"/>
    <w:basedOn w:val="Normal"/>
    <w:uiPriority w:val="99"/>
    <w:unhideWhenUsed/>
    <w:rsid w:val="004F518B"/>
    <w:pPr>
      <w:spacing w:before="100" w:beforeAutospacing="1" w:after="100" w:afterAutospacing="1" w:line="240" w:lineRule="auto"/>
    </w:pPr>
    <w:rPr>
      <w:rFonts w:ascii="Times New Roman" w:eastAsiaTheme="minorEastAsia" w:hAnsi="Times New Roman" w:cs="Times New Roman"/>
      <w:sz w:val="24"/>
      <w:szCs w:val="24"/>
      <w:lang w:eastAsia="en-GB"/>
    </w:rPr>
  </w:style>
  <w:style w:type="paragraph" w:styleId="Caption">
    <w:name w:val="caption"/>
    <w:basedOn w:val="Normal"/>
    <w:next w:val="Normal"/>
    <w:uiPriority w:val="35"/>
    <w:unhideWhenUsed/>
    <w:qFormat/>
    <w:rsid w:val="00D5181F"/>
    <w:pPr>
      <w:spacing w:line="240" w:lineRule="auto"/>
    </w:pPr>
    <w:rPr>
      <w:b/>
      <w:bCs/>
      <w:color w:val="4F81BD" w:themeColor="accent1"/>
      <w:sz w:val="18"/>
      <w:szCs w:val="18"/>
    </w:rPr>
  </w:style>
  <w:style w:type="paragraph" w:styleId="ListParagraph">
    <w:name w:val="List Paragraph"/>
    <w:basedOn w:val="Normal"/>
    <w:uiPriority w:val="34"/>
    <w:qFormat/>
    <w:rsid w:val="00D72F1B"/>
    <w:pPr>
      <w:ind w:left="720"/>
      <w:contextualSpacing/>
    </w:pPr>
  </w:style>
  <w:style w:type="character" w:styleId="CommentReference">
    <w:name w:val="annotation reference"/>
    <w:basedOn w:val="DefaultParagraphFont"/>
    <w:uiPriority w:val="99"/>
    <w:semiHidden/>
    <w:unhideWhenUsed/>
    <w:rsid w:val="00652EE4"/>
    <w:rPr>
      <w:sz w:val="16"/>
      <w:szCs w:val="16"/>
    </w:rPr>
  </w:style>
  <w:style w:type="paragraph" w:styleId="CommentText">
    <w:name w:val="annotation text"/>
    <w:basedOn w:val="Normal"/>
    <w:link w:val="CommentTextChar"/>
    <w:uiPriority w:val="99"/>
    <w:semiHidden/>
    <w:unhideWhenUsed/>
    <w:rsid w:val="00652EE4"/>
    <w:pPr>
      <w:spacing w:line="240" w:lineRule="auto"/>
    </w:pPr>
    <w:rPr>
      <w:sz w:val="20"/>
      <w:szCs w:val="20"/>
    </w:rPr>
  </w:style>
  <w:style w:type="character" w:customStyle="1" w:styleId="CommentTextChar">
    <w:name w:val="Comment Text Char"/>
    <w:basedOn w:val="DefaultParagraphFont"/>
    <w:link w:val="CommentText"/>
    <w:uiPriority w:val="99"/>
    <w:semiHidden/>
    <w:rsid w:val="00652EE4"/>
    <w:rPr>
      <w:sz w:val="20"/>
      <w:szCs w:val="20"/>
    </w:rPr>
  </w:style>
  <w:style w:type="paragraph" w:styleId="CommentSubject">
    <w:name w:val="annotation subject"/>
    <w:basedOn w:val="CommentText"/>
    <w:next w:val="CommentText"/>
    <w:link w:val="CommentSubjectChar"/>
    <w:uiPriority w:val="99"/>
    <w:semiHidden/>
    <w:unhideWhenUsed/>
    <w:rsid w:val="00652EE4"/>
    <w:rPr>
      <w:b/>
      <w:bCs/>
    </w:rPr>
  </w:style>
  <w:style w:type="character" w:customStyle="1" w:styleId="CommentSubjectChar">
    <w:name w:val="Comment Subject Char"/>
    <w:basedOn w:val="CommentTextChar"/>
    <w:link w:val="CommentSubject"/>
    <w:uiPriority w:val="99"/>
    <w:semiHidden/>
    <w:rsid w:val="00652EE4"/>
    <w:rPr>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27DA7"/>
  </w:style>
  <w:style w:type="paragraph" w:styleId="Heading1">
    <w:name w:val="heading 1"/>
    <w:basedOn w:val="Normal"/>
    <w:next w:val="Normal"/>
    <w:link w:val="Heading1Char"/>
    <w:uiPriority w:val="9"/>
    <w:qFormat/>
    <w:rsid w:val="00DF4090"/>
    <w:pPr>
      <w:keepNext/>
      <w:keepLines/>
      <w:numPr>
        <w:numId w:val="2"/>
      </w:numPr>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DF4090"/>
    <w:pPr>
      <w:keepNext/>
      <w:keepLines/>
      <w:numPr>
        <w:ilvl w:val="1"/>
        <w:numId w:val="2"/>
      </w:numPr>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DF4090"/>
    <w:pPr>
      <w:keepNext/>
      <w:keepLines/>
      <w:numPr>
        <w:ilvl w:val="2"/>
        <w:numId w:val="2"/>
      </w:numPr>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DF4090"/>
    <w:pPr>
      <w:keepNext/>
      <w:keepLines/>
      <w:numPr>
        <w:ilvl w:val="3"/>
        <w:numId w:val="2"/>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DF4090"/>
    <w:pPr>
      <w:keepNext/>
      <w:keepLines/>
      <w:numPr>
        <w:ilvl w:val="4"/>
        <w:numId w:val="2"/>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DF4090"/>
    <w:pPr>
      <w:keepNext/>
      <w:keepLines/>
      <w:numPr>
        <w:ilvl w:val="5"/>
        <w:numId w:val="2"/>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DF4090"/>
    <w:pPr>
      <w:keepNext/>
      <w:keepLines/>
      <w:numPr>
        <w:ilvl w:val="6"/>
        <w:numId w:val="2"/>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DF4090"/>
    <w:pPr>
      <w:keepNext/>
      <w:keepLines/>
      <w:numPr>
        <w:ilvl w:val="7"/>
        <w:numId w:val="2"/>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DF4090"/>
    <w:pPr>
      <w:keepNext/>
      <w:keepLines/>
      <w:numPr>
        <w:ilvl w:val="8"/>
        <w:numId w:val="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F4090"/>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DF4090"/>
    <w:rPr>
      <w:rFonts w:asciiTheme="majorHAnsi" w:eastAsiaTheme="majorEastAsia" w:hAnsiTheme="majorHAnsi" w:cstheme="majorBidi"/>
      <w:b/>
      <w:bCs/>
      <w:color w:val="4F81BD" w:themeColor="accent1"/>
      <w:sz w:val="26"/>
      <w:szCs w:val="26"/>
    </w:rPr>
  </w:style>
  <w:style w:type="numbering" w:customStyle="1" w:styleId="Headings">
    <w:name w:val="Headings"/>
    <w:uiPriority w:val="99"/>
    <w:rsid w:val="00DF4090"/>
    <w:pPr>
      <w:numPr>
        <w:numId w:val="2"/>
      </w:numPr>
    </w:pPr>
  </w:style>
  <w:style w:type="paragraph" w:styleId="TOCHeading">
    <w:name w:val="TOC Heading"/>
    <w:basedOn w:val="Heading1"/>
    <w:next w:val="Normal"/>
    <w:uiPriority w:val="39"/>
    <w:semiHidden/>
    <w:unhideWhenUsed/>
    <w:qFormat/>
    <w:rsid w:val="00E84F90"/>
    <w:pPr>
      <w:numPr>
        <w:numId w:val="0"/>
      </w:numPr>
      <w:outlineLvl w:val="9"/>
    </w:pPr>
    <w:rPr>
      <w:lang w:val="en-US" w:eastAsia="ja-JP"/>
    </w:rPr>
  </w:style>
  <w:style w:type="character" w:customStyle="1" w:styleId="Heading3Char">
    <w:name w:val="Heading 3 Char"/>
    <w:basedOn w:val="DefaultParagraphFont"/>
    <w:link w:val="Heading3"/>
    <w:uiPriority w:val="9"/>
    <w:rsid w:val="00DF4090"/>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DF4090"/>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DF4090"/>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DF4090"/>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DF4090"/>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DF4090"/>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DF4090"/>
    <w:rPr>
      <w:rFonts w:asciiTheme="majorHAnsi" w:eastAsiaTheme="majorEastAsia" w:hAnsiTheme="majorHAnsi" w:cstheme="majorBidi"/>
      <w:i/>
      <w:iCs/>
      <w:color w:val="404040" w:themeColor="text1" w:themeTint="BF"/>
      <w:sz w:val="20"/>
      <w:szCs w:val="20"/>
    </w:rPr>
  </w:style>
  <w:style w:type="paragraph" w:styleId="TOC1">
    <w:name w:val="toc 1"/>
    <w:basedOn w:val="Normal"/>
    <w:next w:val="Normal"/>
    <w:autoRedefine/>
    <w:uiPriority w:val="39"/>
    <w:unhideWhenUsed/>
    <w:rsid w:val="00E84F90"/>
    <w:pPr>
      <w:spacing w:after="100"/>
    </w:pPr>
  </w:style>
  <w:style w:type="paragraph" w:styleId="TOC2">
    <w:name w:val="toc 2"/>
    <w:basedOn w:val="Normal"/>
    <w:next w:val="Normal"/>
    <w:autoRedefine/>
    <w:uiPriority w:val="39"/>
    <w:unhideWhenUsed/>
    <w:rsid w:val="00E84F90"/>
    <w:pPr>
      <w:spacing w:after="100"/>
      <w:ind w:left="220"/>
    </w:pPr>
  </w:style>
  <w:style w:type="character" w:styleId="Hyperlink">
    <w:name w:val="Hyperlink"/>
    <w:basedOn w:val="DefaultParagraphFont"/>
    <w:uiPriority w:val="99"/>
    <w:unhideWhenUsed/>
    <w:rsid w:val="00E84F90"/>
    <w:rPr>
      <w:color w:val="0000FF" w:themeColor="hyperlink"/>
      <w:u w:val="single"/>
    </w:rPr>
  </w:style>
  <w:style w:type="paragraph" w:styleId="BalloonText">
    <w:name w:val="Balloon Text"/>
    <w:basedOn w:val="Normal"/>
    <w:link w:val="BalloonTextChar"/>
    <w:uiPriority w:val="99"/>
    <w:semiHidden/>
    <w:unhideWhenUsed/>
    <w:rsid w:val="00E84F9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84F90"/>
    <w:rPr>
      <w:rFonts w:ascii="Tahoma" w:hAnsi="Tahoma" w:cs="Tahoma"/>
      <w:sz w:val="16"/>
      <w:szCs w:val="16"/>
    </w:rPr>
  </w:style>
  <w:style w:type="paragraph" w:styleId="TOC3">
    <w:name w:val="toc 3"/>
    <w:basedOn w:val="Normal"/>
    <w:next w:val="Normal"/>
    <w:autoRedefine/>
    <w:uiPriority w:val="39"/>
    <w:unhideWhenUsed/>
    <w:rsid w:val="004D049A"/>
    <w:pPr>
      <w:spacing w:after="100"/>
      <w:ind w:left="440"/>
    </w:pPr>
  </w:style>
  <w:style w:type="paragraph" w:styleId="NormalWeb">
    <w:name w:val="Normal (Web)"/>
    <w:basedOn w:val="Normal"/>
    <w:uiPriority w:val="99"/>
    <w:unhideWhenUsed/>
    <w:rsid w:val="004F518B"/>
    <w:pPr>
      <w:spacing w:before="100" w:beforeAutospacing="1" w:after="100" w:afterAutospacing="1" w:line="240" w:lineRule="auto"/>
    </w:pPr>
    <w:rPr>
      <w:rFonts w:ascii="Times New Roman" w:eastAsiaTheme="minorEastAsia" w:hAnsi="Times New Roman" w:cs="Times New Roman"/>
      <w:sz w:val="24"/>
      <w:szCs w:val="24"/>
      <w:lang w:eastAsia="en-GB"/>
    </w:rPr>
  </w:style>
  <w:style w:type="paragraph" w:styleId="Caption">
    <w:name w:val="caption"/>
    <w:basedOn w:val="Normal"/>
    <w:next w:val="Normal"/>
    <w:uiPriority w:val="35"/>
    <w:unhideWhenUsed/>
    <w:qFormat/>
    <w:rsid w:val="00D5181F"/>
    <w:pPr>
      <w:spacing w:line="240" w:lineRule="auto"/>
    </w:pPr>
    <w:rPr>
      <w:b/>
      <w:bCs/>
      <w:color w:val="4F81BD" w:themeColor="accent1"/>
      <w:sz w:val="18"/>
      <w:szCs w:val="18"/>
    </w:rPr>
  </w:style>
  <w:style w:type="paragraph" w:styleId="ListParagraph">
    <w:name w:val="List Paragraph"/>
    <w:basedOn w:val="Normal"/>
    <w:uiPriority w:val="34"/>
    <w:qFormat/>
    <w:rsid w:val="00D72F1B"/>
    <w:pPr>
      <w:ind w:left="720"/>
      <w:contextualSpacing/>
    </w:pPr>
  </w:style>
  <w:style w:type="character" w:styleId="CommentReference">
    <w:name w:val="annotation reference"/>
    <w:basedOn w:val="DefaultParagraphFont"/>
    <w:uiPriority w:val="99"/>
    <w:semiHidden/>
    <w:unhideWhenUsed/>
    <w:rsid w:val="00652EE4"/>
    <w:rPr>
      <w:sz w:val="16"/>
      <w:szCs w:val="16"/>
    </w:rPr>
  </w:style>
  <w:style w:type="paragraph" w:styleId="CommentText">
    <w:name w:val="annotation text"/>
    <w:basedOn w:val="Normal"/>
    <w:link w:val="CommentTextChar"/>
    <w:uiPriority w:val="99"/>
    <w:semiHidden/>
    <w:unhideWhenUsed/>
    <w:rsid w:val="00652EE4"/>
    <w:pPr>
      <w:spacing w:line="240" w:lineRule="auto"/>
    </w:pPr>
    <w:rPr>
      <w:sz w:val="20"/>
      <w:szCs w:val="20"/>
    </w:rPr>
  </w:style>
  <w:style w:type="character" w:customStyle="1" w:styleId="CommentTextChar">
    <w:name w:val="Comment Text Char"/>
    <w:basedOn w:val="DefaultParagraphFont"/>
    <w:link w:val="CommentText"/>
    <w:uiPriority w:val="99"/>
    <w:semiHidden/>
    <w:rsid w:val="00652EE4"/>
    <w:rPr>
      <w:sz w:val="20"/>
      <w:szCs w:val="20"/>
    </w:rPr>
  </w:style>
  <w:style w:type="paragraph" w:styleId="CommentSubject">
    <w:name w:val="annotation subject"/>
    <w:basedOn w:val="CommentText"/>
    <w:next w:val="CommentText"/>
    <w:link w:val="CommentSubjectChar"/>
    <w:uiPriority w:val="99"/>
    <w:semiHidden/>
    <w:unhideWhenUsed/>
    <w:rsid w:val="00652EE4"/>
    <w:rPr>
      <w:b/>
      <w:bCs/>
    </w:rPr>
  </w:style>
  <w:style w:type="character" w:customStyle="1" w:styleId="CommentSubjectChar">
    <w:name w:val="Comment Subject Char"/>
    <w:basedOn w:val="CommentTextChar"/>
    <w:link w:val="CommentSubject"/>
    <w:uiPriority w:val="99"/>
    <w:semiHidden/>
    <w:rsid w:val="00652EE4"/>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39607794">
      <w:bodyDiv w:val="1"/>
      <w:marLeft w:val="0"/>
      <w:marRight w:val="0"/>
      <w:marTop w:val="0"/>
      <w:marBottom w:val="0"/>
      <w:divBdr>
        <w:top w:val="none" w:sz="0" w:space="0" w:color="auto"/>
        <w:left w:val="none" w:sz="0" w:space="0" w:color="auto"/>
        <w:bottom w:val="none" w:sz="0" w:space="0" w:color="auto"/>
        <w:right w:val="none" w:sz="0" w:space="0" w:color="auto"/>
      </w:divBdr>
      <w:divsChild>
        <w:div w:id="190000694">
          <w:marLeft w:val="0"/>
          <w:marRight w:val="0"/>
          <w:marTop w:val="0"/>
          <w:marBottom w:val="0"/>
          <w:divBdr>
            <w:top w:val="none" w:sz="0" w:space="0" w:color="auto"/>
            <w:left w:val="none" w:sz="0" w:space="0" w:color="auto"/>
            <w:bottom w:val="none" w:sz="0" w:space="0" w:color="auto"/>
            <w:right w:val="none" w:sz="0" w:space="0" w:color="auto"/>
          </w:divBdr>
          <w:divsChild>
            <w:div w:id="160776052">
              <w:marLeft w:val="0"/>
              <w:marRight w:val="0"/>
              <w:marTop w:val="0"/>
              <w:marBottom w:val="0"/>
              <w:divBdr>
                <w:top w:val="none" w:sz="0" w:space="0" w:color="auto"/>
                <w:left w:val="none" w:sz="0" w:space="0" w:color="auto"/>
                <w:bottom w:val="none" w:sz="0" w:space="0" w:color="auto"/>
                <w:right w:val="none" w:sz="0" w:space="0" w:color="auto"/>
              </w:divBdr>
              <w:divsChild>
                <w:div w:id="314727039">
                  <w:marLeft w:val="0"/>
                  <w:marRight w:val="0"/>
                  <w:marTop w:val="0"/>
                  <w:marBottom w:val="0"/>
                  <w:divBdr>
                    <w:top w:val="none" w:sz="0" w:space="0" w:color="auto"/>
                    <w:left w:val="none" w:sz="0" w:space="0" w:color="auto"/>
                    <w:bottom w:val="none" w:sz="0" w:space="0" w:color="auto"/>
                    <w:right w:val="none" w:sz="0" w:space="0" w:color="auto"/>
                  </w:divBdr>
                  <w:divsChild>
                    <w:div w:id="176621739">
                      <w:marLeft w:val="0"/>
                      <w:marRight w:val="0"/>
                      <w:marTop w:val="0"/>
                      <w:marBottom w:val="0"/>
                      <w:divBdr>
                        <w:top w:val="none" w:sz="0" w:space="0" w:color="auto"/>
                        <w:left w:val="none" w:sz="0" w:space="0" w:color="auto"/>
                        <w:bottom w:val="none" w:sz="0" w:space="0" w:color="auto"/>
                        <w:right w:val="none" w:sz="0" w:space="0" w:color="auto"/>
                      </w:divBdr>
                      <w:divsChild>
                        <w:div w:id="984627646">
                          <w:marLeft w:val="0"/>
                          <w:marRight w:val="0"/>
                          <w:marTop w:val="0"/>
                          <w:marBottom w:val="0"/>
                          <w:divBdr>
                            <w:top w:val="none" w:sz="0" w:space="0" w:color="auto"/>
                            <w:left w:val="none" w:sz="0" w:space="0" w:color="auto"/>
                            <w:bottom w:val="none" w:sz="0" w:space="0" w:color="auto"/>
                            <w:right w:val="none" w:sz="0" w:space="0" w:color="auto"/>
                          </w:divBdr>
                          <w:divsChild>
                            <w:div w:id="2041933567">
                              <w:marLeft w:val="0"/>
                              <w:marRight w:val="0"/>
                              <w:marTop w:val="0"/>
                              <w:marBottom w:val="0"/>
                              <w:divBdr>
                                <w:top w:val="none" w:sz="0" w:space="0" w:color="auto"/>
                                <w:left w:val="none" w:sz="0" w:space="0" w:color="auto"/>
                                <w:bottom w:val="none" w:sz="0" w:space="0" w:color="auto"/>
                                <w:right w:val="none" w:sz="0" w:space="0" w:color="auto"/>
                              </w:divBdr>
                              <w:divsChild>
                                <w:div w:id="364015948">
                                  <w:marLeft w:val="0"/>
                                  <w:marRight w:val="0"/>
                                  <w:marTop w:val="0"/>
                                  <w:marBottom w:val="0"/>
                                  <w:divBdr>
                                    <w:top w:val="none" w:sz="0" w:space="0" w:color="auto"/>
                                    <w:left w:val="none" w:sz="0" w:space="0" w:color="auto"/>
                                    <w:bottom w:val="none" w:sz="0" w:space="0" w:color="auto"/>
                                    <w:right w:val="none" w:sz="0" w:space="0" w:color="auto"/>
                                  </w:divBdr>
                                  <w:divsChild>
                                    <w:div w:id="1360274866">
                                      <w:marLeft w:val="0"/>
                                      <w:marRight w:val="0"/>
                                      <w:marTop w:val="0"/>
                                      <w:marBottom w:val="0"/>
                                      <w:divBdr>
                                        <w:top w:val="none" w:sz="0" w:space="0" w:color="auto"/>
                                        <w:left w:val="none" w:sz="0" w:space="0" w:color="auto"/>
                                        <w:bottom w:val="none" w:sz="0" w:space="0" w:color="auto"/>
                                        <w:right w:val="none" w:sz="0" w:space="0" w:color="auto"/>
                                      </w:divBdr>
                                    </w:div>
                                    <w:div w:id="769085443">
                                      <w:marLeft w:val="0"/>
                                      <w:marRight w:val="0"/>
                                      <w:marTop w:val="0"/>
                                      <w:marBottom w:val="0"/>
                                      <w:divBdr>
                                        <w:top w:val="none" w:sz="0" w:space="0" w:color="auto"/>
                                        <w:left w:val="none" w:sz="0" w:space="0" w:color="auto"/>
                                        <w:bottom w:val="none" w:sz="0" w:space="0" w:color="auto"/>
                                        <w:right w:val="none" w:sz="0" w:space="0" w:color="auto"/>
                                      </w:divBdr>
                                      <w:divsChild>
                                        <w:div w:id="1425153783">
                                          <w:marLeft w:val="0"/>
                                          <w:marRight w:val="0"/>
                                          <w:marTop w:val="0"/>
                                          <w:marBottom w:val="0"/>
                                          <w:divBdr>
                                            <w:top w:val="none" w:sz="0" w:space="0" w:color="auto"/>
                                            <w:left w:val="none" w:sz="0" w:space="0" w:color="auto"/>
                                            <w:bottom w:val="none" w:sz="0" w:space="0" w:color="auto"/>
                                            <w:right w:val="none" w:sz="0" w:space="0" w:color="auto"/>
                                          </w:divBdr>
                                          <w:divsChild>
                                            <w:div w:id="547762458">
                                              <w:marLeft w:val="0"/>
                                              <w:marRight w:val="0"/>
                                              <w:marTop w:val="0"/>
                                              <w:marBottom w:val="0"/>
                                              <w:divBdr>
                                                <w:top w:val="none" w:sz="0" w:space="0" w:color="auto"/>
                                                <w:left w:val="none" w:sz="0" w:space="0" w:color="auto"/>
                                                <w:bottom w:val="none" w:sz="0" w:space="0" w:color="auto"/>
                                                <w:right w:val="none" w:sz="0" w:space="0" w:color="auto"/>
                                              </w:divBdr>
                                              <w:divsChild>
                                                <w:div w:id="699667448">
                                                  <w:marLeft w:val="0"/>
                                                  <w:marRight w:val="0"/>
                                                  <w:marTop w:val="0"/>
                                                  <w:marBottom w:val="0"/>
                                                  <w:divBdr>
                                                    <w:top w:val="none" w:sz="0" w:space="0" w:color="auto"/>
                                                    <w:left w:val="none" w:sz="0" w:space="0" w:color="auto"/>
                                                    <w:bottom w:val="none" w:sz="0" w:space="0" w:color="auto"/>
                                                    <w:right w:val="none" w:sz="0" w:space="0" w:color="auto"/>
                                                  </w:divBdr>
                                                  <w:divsChild>
                                                    <w:div w:id="960383648">
                                                      <w:marLeft w:val="0"/>
                                                      <w:marRight w:val="0"/>
                                                      <w:marTop w:val="0"/>
                                                      <w:marBottom w:val="0"/>
                                                      <w:divBdr>
                                                        <w:top w:val="none" w:sz="0" w:space="0" w:color="auto"/>
                                                        <w:left w:val="none" w:sz="0" w:space="0" w:color="auto"/>
                                                        <w:bottom w:val="none" w:sz="0" w:space="0" w:color="auto"/>
                                                        <w:right w:val="none" w:sz="0" w:space="0" w:color="auto"/>
                                                      </w:divBdr>
                                                      <w:divsChild>
                                                        <w:div w:id="220482464">
                                                          <w:marLeft w:val="0"/>
                                                          <w:marRight w:val="0"/>
                                                          <w:marTop w:val="0"/>
                                                          <w:marBottom w:val="0"/>
                                                          <w:divBdr>
                                                            <w:top w:val="none" w:sz="0" w:space="0" w:color="auto"/>
                                                            <w:left w:val="none" w:sz="0" w:space="0" w:color="auto"/>
                                                            <w:bottom w:val="none" w:sz="0" w:space="0" w:color="auto"/>
                                                            <w:right w:val="none" w:sz="0" w:space="0" w:color="auto"/>
                                                          </w:divBdr>
                                                          <w:divsChild>
                                                            <w:div w:id="1866213317">
                                                              <w:marLeft w:val="0"/>
                                                              <w:marRight w:val="0"/>
                                                              <w:marTop w:val="0"/>
                                                              <w:marBottom w:val="0"/>
                                                              <w:divBdr>
                                                                <w:top w:val="none" w:sz="0" w:space="0" w:color="auto"/>
                                                                <w:left w:val="none" w:sz="0" w:space="0" w:color="auto"/>
                                                                <w:bottom w:val="none" w:sz="0" w:space="0" w:color="auto"/>
                                                                <w:right w:val="none" w:sz="0" w:space="0" w:color="auto"/>
                                                              </w:divBdr>
                                                              <w:divsChild>
                                                                <w:div w:id="1513327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 w:id="963996872">
      <w:bodyDiv w:val="1"/>
      <w:marLeft w:val="0"/>
      <w:marRight w:val="0"/>
      <w:marTop w:val="0"/>
      <w:marBottom w:val="0"/>
      <w:divBdr>
        <w:top w:val="none" w:sz="0" w:space="0" w:color="auto"/>
        <w:left w:val="none" w:sz="0" w:space="0" w:color="auto"/>
        <w:bottom w:val="none" w:sz="0" w:space="0" w:color="auto"/>
        <w:right w:val="none" w:sz="0" w:space="0" w:color="auto"/>
      </w:divBdr>
    </w:div>
    <w:div w:id="1350525462">
      <w:bodyDiv w:val="1"/>
      <w:marLeft w:val="0"/>
      <w:marRight w:val="0"/>
      <w:marTop w:val="0"/>
      <w:marBottom w:val="0"/>
      <w:divBdr>
        <w:top w:val="none" w:sz="0" w:space="0" w:color="auto"/>
        <w:left w:val="none" w:sz="0" w:space="0" w:color="auto"/>
        <w:bottom w:val="none" w:sz="0" w:space="0" w:color="auto"/>
        <w:right w:val="none" w:sz="0" w:space="0" w:color="auto"/>
      </w:divBdr>
      <w:divsChild>
        <w:div w:id="2104954489">
          <w:marLeft w:val="0"/>
          <w:marRight w:val="0"/>
          <w:marTop w:val="0"/>
          <w:marBottom w:val="0"/>
          <w:divBdr>
            <w:top w:val="none" w:sz="0" w:space="0" w:color="auto"/>
            <w:left w:val="none" w:sz="0" w:space="0" w:color="auto"/>
            <w:bottom w:val="none" w:sz="0" w:space="0" w:color="auto"/>
            <w:right w:val="none" w:sz="0" w:space="0" w:color="auto"/>
          </w:divBdr>
        </w:div>
      </w:divsChild>
    </w:div>
    <w:div w:id="1732077435">
      <w:bodyDiv w:val="1"/>
      <w:marLeft w:val="0"/>
      <w:marRight w:val="0"/>
      <w:marTop w:val="0"/>
      <w:marBottom w:val="0"/>
      <w:divBdr>
        <w:top w:val="none" w:sz="0" w:space="0" w:color="auto"/>
        <w:left w:val="none" w:sz="0" w:space="0" w:color="auto"/>
        <w:bottom w:val="none" w:sz="0" w:space="0" w:color="auto"/>
        <w:right w:val="none" w:sz="0" w:space="0" w:color="auto"/>
      </w:divBdr>
    </w:div>
    <w:div w:id="1855261496">
      <w:bodyDiv w:val="1"/>
      <w:marLeft w:val="0"/>
      <w:marRight w:val="0"/>
      <w:marTop w:val="0"/>
      <w:marBottom w:val="0"/>
      <w:divBdr>
        <w:top w:val="none" w:sz="0" w:space="0" w:color="auto"/>
        <w:left w:val="none" w:sz="0" w:space="0" w:color="auto"/>
        <w:bottom w:val="none" w:sz="0" w:space="0" w:color="auto"/>
        <w:right w:val="none" w:sz="0" w:space="0" w:color="auto"/>
      </w:divBdr>
      <w:divsChild>
        <w:div w:id="654532364">
          <w:marLeft w:val="0"/>
          <w:marRight w:val="0"/>
          <w:marTop w:val="0"/>
          <w:marBottom w:val="0"/>
          <w:divBdr>
            <w:top w:val="none" w:sz="0" w:space="0" w:color="auto"/>
            <w:left w:val="none" w:sz="0" w:space="0" w:color="auto"/>
            <w:bottom w:val="none" w:sz="0" w:space="0" w:color="auto"/>
            <w:right w:val="none" w:sz="0" w:space="0" w:color="auto"/>
          </w:divBdr>
        </w:div>
      </w:divsChild>
    </w:div>
    <w:div w:id="1975602412">
      <w:bodyDiv w:val="1"/>
      <w:marLeft w:val="0"/>
      <w:marRight w:val="0"/>
      <w:marTop w:val="0"/>
      <w:marBottom w:val="0"/>
      <w:divBdr>
        <w:top w:val="none" w:sz="0" w:space="0" w:color="auto"/>
        <w:left w:val="none" w:sz="0" w:space="0" w:color="auto"/>
        <w:bottom w:val="none" w:sz="0" w:space="0" w:color="auto"/>
        <w:right w:val="none" w:sz="0" w:space="0" w:color="auto"/>
      </w:divBdr>
      <w:divsChild>
        <w:div w:id="134396929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g"/><Relationship Id="rId13" Type="http://schemas.openxmlformats.org/officeDocument/2006/relationships/image" Target="media/image6.jpg"/><Relationship Id="rId18" Type="http://schemas.openxmlformats.org/officeDocument/2006/relationships/image" Target="media/image11.jpg"/><Relationship Id="rId26" Type="http://schemas.openxmlformats.org/officeDocument/2006/relationships/image" Target="media/image19.jpg"/><Relationship Id="rId3" Type="http://schemas.openxmlformats.org/officeDocument/2006/relationships/styles" Target="styles.xml"/><Relationship Id="rId21" Type="http://schemas.openxmlformats.org/officeDocument/2006/relationships/image" Target="media/image14.jpg"/><Relationship Id="rId7" Type="http://schemas.openxmlformats.org/officeDocument/2006/relationships/image" Target="media/image1.jpg"/><Relationship Id="rId12" Type="http://schemas.openxmlformats.org/officeDocument/2006/relationships/image" Target="media/image5.jpg"/><Relationship Id="rId17" Type="http://schemas.openxmlformats.org/officeDocument/2006/relationships/image" Target="media/image10.jpg"/><Relationship Id="rId25" Type="http://schemas.openxmlformats.org/officeDocument/2006/relationships/image" Target="media/image18.png"/><Relationship Id="rId2" Type="http://schemas.openxmlformats.org/officeDocument/2006/relationships/numbering" Target="numbering.xml"/><Relationship Id="rId16" Type="http://schemas.openxmlformats.org/officeDocument/2006/relationships/image" Target="media/image9.jpg"/><Relationship Id="rId20" Type="http://schemas.openxmlformats.org/officeDocument/2006/relationships/image" Target="media/image13.jp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4.jpg"/><Relationship Id="rId24" Type="http://schemas.openxmlformats.org/officeDocument/2006/relationships/image" Target="media/image17.png"/><Relationship Id="rId5" Type="http://schemas.openxmlformats.org/officeDocument/2006/relationships/settings" Target="settings.xml"/><Relationship Id="rId15" Type="http://schemas.openxmlformats.org/officeDocument/2006/relationships/image" Target="media/image8.jpg"/><Relationship Id="rId23" Type="http://schemas.openxmlformats.org/officeDocument/2006/relationships/image" Target="media/image16.jpg"/><Relationship Id="rId28" Type="http://schemas.openxmlformats.org/officeDocument/2006/relationships/fontTable" Target="fontTable.xml"/><Relationship Id="rId10" Type="http://schemas.openxmlformats.org/officeDocument/2006/relationships/image" Target="media/image3.jpg"/><Relationship Id="rId19" Type="http://schemas.openxmlformats.org/officeDocument/2006/relationships/image" Target="media/image12.jpg"/><Relationship Id="rId4" Type="http://schemas.microsoft.com/office/2007/relationships/stylesWithEffects" Target="stylesWithEffects.xml"/><Relationship Id="rId9" Type="http://schemas.openxmlformats.org/officeDocument/2006/relationships/comments" Target="comments.xml"/><Relationship Id="rId14" Type="http://schemas.openxmlformats.org/officeDocument/2006/relationships/image" Target="media/image7.jpg"/><Relationship Id="rId22" Type="http://schemas.openxmlformats.org/officeDocument/2006/relationships/image" Target="media/image15.jpg"/><Relationship Id="rId27" Type="http://schemas.openxmlformats.org/officeDocument/2006/relationships/image" Target="media/image20.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396A811-1974-4A4E-B542-89F7C39AAB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83</TotalTime>
  <Pages>37</Pages>
  <Words>7514</Words>
  <Characters>42836</Characters>
  <Application>Microsoft Office Word</Application>
  <DocSecurity>0</DocSecurity>
  <Lines>356</Lines>
  <Paragraphs>1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25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ke</dc:creator>
  <cp:keywords/>
  <dc:description/>
  <cp:lastModifiedBy>mike</cp:lastModifiedBy>
  <cp:revision>86</cp:revision>
  <dcterms:created xsi:type="dcterms:W3CDTF">2015-06-15T11:16:00Z</dcterms:created>
  <dcterms:modified xsi:type="dcterms:W3CDTF">2015-07-28T15: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icarus.m@gmail.com@www.mendeley.com</vt:lpwstr>
  </property>
  <property fmtid="{D5CDD505-2E9C-101B-9397-08002B2CF9AE}" pid="4" name="Mendeley Citation Style_1">
    <vt:lpwstr>http://www.zotero.org/styles/harvard1</vt:lpwstr>
  </property>
  <property fmtid="{D5CDD505-2E9C-101B-9397-08002B2CF9AE}" pid="5" name="Mendeley Recent Style Id 0_1">
    <vt:lpwstr>http://www.zotero.org/styles/acm-sigchi-proceedings</vt:lpwstr>
  </property>
  <property fmtid="{D5CDD505-2E9C-101B-9397-08002B2CF9AE}" pid="6" name="Mendeley Recent Style Name 0_1">
    <vt:lpwstr>ACM SIGCHI Proceedings</vt:lpwstr>
  </property>
  <property fmtid="{D5CDD505-2E9C-101B-9397-08002B2CF9AE}" pid="7" name="Mendeley Recent Style Id 1_1">
    <vt:lpwstr>http://www.zotero.org/styles/acm-sigchi-proceedings-extended-abstract-format</vt:lpwstr>
  </property>
  <property fmtid="{D5CDD505-2E9C-101B-9397-08002B2CF9AE}" pid="8" name="Mendeley Recent Style Name 1_1">
    <vt:lpwstr>ACM SIGCHI Proceedings - Extended Abstract Format</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